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2452096E"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4F4D3306" w:rsidR="00BB271D" w:rsidRPr="00922B1A" w:rsidRDefault="00BB271D"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 xml:space="preserve"> Latar Belakang Masalah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9F4F941" w14:textId="615A7195" w:rsidR="001A6376" w:rsidRPr="00574FD1" w:rsidRDefault="001A6376" w:rsidP="00574FD1">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r w:rsidR="00574FD1">
        <w:rPr>
          <w:rFonts w:ascii="Times New Roman" w:hAnsi="Times New Roman" w:cs="Times New Roman"/>
          <w:sz w:val="24"/>
          <w:szCs w:val="24"/>
        </w:rPr>
        <w:lastRenderedPageBreak/>
        <w:t xml:space="preserve">di Googleplay, penelitian tersebut menghasilkan hasil akurasi sebesar 97,13% </w:t>
      </w:r>
      <w:r w:rsidR="00574FD1">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574FD1">
        <w:rPr>
          <w:rFonts w:ascii="Times New Roman" w:hAnsi="Times New Roman" w:cs="Times New Roman"/>
          <w:sz w:val="24"/>
          <w:szCs w:val="24"/>
        </w:rPr>
        <w:fldChar w:fldCharType="separate"/>
      </w:r>
      <w:r w:rsidR="00574FD1" w:rsidRPr="00574FD1">
        <w:rPr>
          <w:rFonts w:ascii="Times New Roman" w:hAnsi="Times New Roman" w:cs="Times New Roman"/>
          <w:noProof/>
          <w:sz w:val="24"/>
          <w:szCs w:val="24"/>
        </w:rPr>
        <w:t>(Apriani et al., 2019)</w:t>
      </w:r>
      <w:r w:rsidR="00574FD1">
        <w:rPr>
          <w:rFonts w:ascii="Times New Roman" w:hAnsi="Times New Roman" w:cs="Times New Roman"/>
          <w:sz w:val="24"/>
          <w:szCs w:val="24"/>
        </w:rPr>
        <w:fldChar w:fldCharType="end"/>
      </w:r>
      <w:r w:rsidR="00574FD1">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43D5B93F" w:rsidR="00385F9B" w:rsidRPr="00922B1A" w:rsidRDefault="00A854F9"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Identifikasi Masalah</w:t>
      </w:r>
    </w:p>
    <w:p w14:paraId="673D6F14" w14:textId="320E4BA4" w:rsidR="00FB017F" w:rsidRPr="00221E71"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922B1A">
      <w:pPr>
        <w:pStyle w:val="ListParagraph"/>
        <w:numPr>
          <w:ilvl w:val="1"/>
          <w:numId w:val="18"/>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commentRangeStart w:id="0"/>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commentRangeEnd w:id="0"/>
      <w:r w:rsidR="00113366">
        <w:rPr>
          <w:rStyle w:val="CommentReference"/>
        </w:rPr>
        <w:commentReference w:id="0"/>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922B1A">
      <w:pPr>
        <w:pStyle w:val="ListParagraph"/>
        <w:numPr>
          <w:ilvl w:val="1"/>
          <w:numId w:val="18"/>
        </w:numPr>
        <w:spacing w:after="0" w:line="360" w:lineRule="auto"/>
        <w:rPr>
          <w:rFonts w:ascii="Times New Roman" w:hAnsi="Times New Roman" w:cs="Times New Roman"/>
          <w:b/>
          <w:bCs/>
          <w:sz w:val="24"/>
          <w:szCs w:val="24"/>
        </w:rPr>
      </w:pPr>
      <w:commentRangeStart w:id="1"/>
      <w:commentRangeStart w:id="2"/>
      <w:r w:rsidRPr="00385F9B">
        <w:rPr>
          <w:rFonts w:ascii="Times New Roman" w:hAnsi="Times New Roman" w:cs="Times New Roman"/>
          <w:b/>
          <w:bCs/>
          <w:sz w:val="24"/>
          <w:szCs w:val="24"/>
        </w:rPr>
        <w:t>Batasan Masalah</w:t>
      </w:r>
      <w:commentRangeEnd w:id="1"/>
      <w:r w:rsidR="00113366">
        <w:rPr>
          <w:rStyle w:val="CommentReference"/>
        </w:rPr>
        <w:commentReference w:id="1"/>
      </w:r>
      <w:commentRangeEnd w:id="2"/>
      <w:r w:rsidR="00EF34D0">
        <w:rPr>
          <w:rStyle w:val="CommentReference"/>
        </w:rPr>
        <w:commentReference w:id="2"/>
      </w:r>
    </w:p>
    <w:p w14:paraId="3A0C2B49" w14:textId="4E957D19"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B77DE97" w14:textId="745270E3" w:rsidR="00451016" w:rsidRDefault="00451016"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D97CF3">
        <w:rPr>
          <w:rFonts w:ascii="Times New Roman" w:hAnsi="Times New Roman" w:cs="Times New Roman"/>
          <w:sz w:val="24"/>
          <w:szCs w:val="24"/>
        </w:rPr>
        <w:t xml:space="preserve"> menggunakan aplikasi automa</w:t>
      </w:r>
      <w:r w:rsidR="005340F8">
        <w:rPr>
          <w:rFonts w:ascii="Times New Roman" w:hAnsi="Times New Roman" w:cs="Times New Roman"/>
          <w:i/>
          <w:iCs/>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3F16CCD4" w:rsidR="00A263BF" w:rsidRDefault="00F40E37" w:rsidP="00922B1A">
      <w:pPr>
        <w:pStyle w:val="ListParagraph"/>
        <w:numPr>
          <w:ilvl w:val="0"/>
          <w:numId w:val="7"/>
        </w:numPr>
        <w:spacing w:after="0" w:line="360" w:lineRule="auto"/>
        <w:jc w:val="both"/>
        <w:rPr>
          <w:rFonts w:ascii="Times New Roman" w:hAnsi="Times New Roman" w:cs="Times New Roman"/>
          <w:sz w:val="24"/>
          <w:szCs w:val="24"/>
        </w:rPr>
      </w:pPr>
      <w:commentRangeStart w:id="3"/>
      <w:r>
        <w:rPr>
          <w:rFonts w:ascii="Times New Roman" w:hAnsi="Times New Roman" w:cs="Times New Roman"/>
          <w:sz w:val="24"/>
          <w:szCs w:val="24"/>
        </w:rPr>
        <w:t xml:space="preserve">Data </w:t>
      </w:r>
      <w:r w:rsidR="00E10B3C">
        <w:rPr>
          <w:rFonts w:ascii="Times New Roman" w:hAnsi="Times New Roman" w:cs="Times New Roman"/>
          <w:sz w:val="24"/>
          <w:szCs w:val="24"/>
        </w:rPr>
        <w:t xml:space="preserve">yang </w:t>
      </w:r>
      <w:r>
        <w:rPr>
          <w:rFonts w:ascii="Times New Roman" w:hAnsi="Times New Roman" w:cs="Times New Roman"/>
          <w:sz w:val="24"/>
          <w:szCs w:val="24"/>
        </w:rPr>
        <w:t>elektronik kategori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703AD443" w:rsidR="00F40E37" w:rsidRPr="004A383D" w:rsidRDefault="00F40E37"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commentRangeEnd w:id="3"/>
      <w:r w:rsidR="00DA1660">
        <w:rPr>
          <w:rStyle w:val="CommentReference"/>
        </w:rPr>
        <w:commentReference w:id="3"/>
      </w:r>
    </w:p>
    <w:p w14:paraId="1F9B6669" w14:textId="78961348" w:rsidR="00EA09BD" w:rsidRPr="00EA09BD" w:rsidRDefault="00EA09BD" w:rsidP="00922B1A">
      <w:pPr>
        <w:pStyle w:val="ListParagraph"/>
        <w:numPr>
          <w:ilvl w:val="0"/>
          <w:numId w:val="7"/>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rsidP="00922B1A">
      <w:pPr>
        <w:pStyle w:val="ListParagraph"/>
        <w:numPr>
          <w:ilvl w:val="0"/>
          <w:numId w:val="7"/>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rsidP="00922B1A">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A0E025" w:rsidR="0059033E" w:rsidRDefault="00EA3CF1" w:rsidP="00922B1A">
      <w:pPr>
        <w:pStyle w:val="ListParagraph"/>
        <w:numPr>
          <w:ilvl w:val="1"/>
          <w:numId w:val="18"/>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lastRenderedPageBreak/>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rsidP="00734E33">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5DE09395" w14:textId="77777777" w:rsidR="00CE5FF7" w:rsidRPr="00CE5FF7" w:rsidRDefault="00CE5FF7" w:rsidP="00CE5FF7">
      <w:pPr>
        <w:spacing w:after="0" w:line="360" w:lineRule="auto"/>
        <w:jc w:val="both"/>
        <w:rPr>
          <w:rFonts w:ascii="Times New Roman" w:hAnsi="Times New Roman" w:cs="Times New Roman"/>
          <w:sz w:val="24"/>
          <w:szCs w:val="24"/>
        </w:rPr>
      </w:pPr>
    </w:p>
    <w:p w14:paraId="26A9FD1A" w14:textId="7E6A0D82" w:rsidR="00734E33" w:rsidRDefault="00734E33" w:rsidP="00922B1A">
      <w:pPr>
        <w:pStyle w:val="ListParagraph"/>
        <w:numPr>
          <w:ilvl w:val="1"/>
          <w:numId w:val="18"/>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w:t>
      </w:r>
      <w:r w:rsidR="00250B3A">
        <w:rPr>
          <w:rFonts w:ascii="Times New Roman" w:hAnsi="Times New Roman" w:cs="Times New Roman"/>
          <w:sz w:val="24"/>
          <w:szCs w:val="24"/>
        </w:rPr>
        <w:t xml:space="preserve"> tahap ini dilakukan proses sebagai berikut:</w:t>
      </w:r>
      <w:r>
        <w:rPr>
          <w:rFonts w:ascii="Times New Roman" w:hAnsi="Times New Roman" w:cs="Times New Roman"/>
          <w:sz w:val="24"/>
          <w:szCs w:val="24"/>
        </w:rPr>
        <w:t xml:space="preserve"> </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rsidP="00275C30">
      <w:pPr>
        <w:pStyle w:val="ListParagraph"/>
        <w:numPr>
          <w:ilvl w:val="0"/>
          <w:numId w:val="11"/>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4"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4"/>
    <w:p w14:paraId="3E0CBA1F" w14:textId="073767FC" w:rsidR="00472F7E" w:rsidRDefault="00472F7E" w:rsidP="00472F7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7723F443" w:rsidR="00F37A96" w:rsidRDefault="00250B3A" w:rsidP="00AA5A4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lakukan pemodelan dengan </w:t>
      </w:r>
      <w:r w:rsidR="000C304A">
        <w:rPr>
          <w:rFonts w:ascii="Times New Roman" w:hAnsi="Times New Roman" w:cs="Times New Roman"/>
          <w:sz w:val="24"/>
          <w:szCs w:val="24"/>
        </w:rPr>
        <w:t xml:space="preserve">menggunakan </w:t>
      </w:r>
      <w:r w:rsidR="000C304A">
        <w:rPr>
          <w:rFonts w:ascii="Times New Roman" w:hAnsi="Times New Roman" w:cs="Times New Roman"/>
          <w:i/>
          <w:iCs/>
          <w:sz w:val="24"/>
          <w:szCs w:val="24"/>
        </w:rPr>
        <w:t>supervised</w:t>
      </w:r>
      <w:r>
        <w:rPr>
          <w:rFonts w:ascii="Times New Roman" w:hAnsi="Times New Roman" w:cs="Times New Roman"/>
          <w:i/>
          <w:iCs/>
          <w:sz w:val="24"/>
          <w:szCs w:val="24"/>
        </w:rPr>
        <w:t xml:space="preserve"> learning</w:t>
      </w:r>
      <w:r>
        <w:rPr>
          <w:rFonts w:ascii="Times New Roman" w:hAnsi="Times New Roman" w:cs="Times New Roman"/>
          <w:sz w:val="24"/>
          <w:szCs w:val="24"/>
        </w:rPr>
        <w:t>.</w:t>
      </w:r>
      <w:r w:rsidR="00E229E2">
        <w:rPr>
          <w:rFonts w:ascii="Times New Roman" w:hAnsi="Times New Roman" w:cs="Times New Roman"/>
          <w:sz w:val="24"/>
          <w:szCs w:val="24"/>
        </w:rPr>
        <w:t xml:space="preserve"> </w:t>
      </w:r>
      <w:r w:rsidR="00460968">
        <w:rPr>
          <w:rFonts w:ascii="Times New Roman" w:hAnsi="Times New Roman" w:cs="Times New Roman"/>
          <w:i/>
          <w:iCs/>
          <w:sz w:val="24"/>
          <w:szCs w:val="24"/>
        </w:rPr>
        <w:t>S</w:t>
      </w:r>
      <w:r w:rsidR="00E229E2">
        <w:rPr>
          <w:rFonts w:ascii="Times New Roman" w:hAnsi="Times New Roman" w:cs="Times New Roman"/>
          <w:i/>
          <w:iCs/>
          <w:sz w:val="24"/>
          <w:szCs w:val="24"/>
        </w:rPr>
        <w:t>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5" w:name="_Hlk131702692"/>
    </w:p>
    <w:bookmarkEnd w:id="5"/>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rsidP="00C702CB">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lastRenderedPageBreak/>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6" w:name="_Hlk131702604"/>
    </w:p>
    <w:bookmarkEnd w:id="6"/>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6B216049" w14:textId="7A77BAC4" w:rsidR="00C702CB" w:rsidRDefault="00C702CB" w:rsidP="00492B59">
      <w:pPr>
        <w:pStyle w:val="ListParagraph"/>
        <w:spacing w:after="0" w:line="360" w:lineRule="auto"/>
        <w:ind w:left="1800"/>
        <w:jc w:val="both"/>
        <w:rPr>
          <w:rFonts w:ascii="Times New Roman" w:hAnsi="Times New Roman" w:cs="Times New Roman"/>
          <w:sz w:val="24"/>
          <w:szCs w:val="24"/>
        </w:rPr>
      </w:pPr>
    </w:p>
    <w:p w14:paraId="5E44E0EB" w14:textId="77777777" w:rsidR="00C702CB" w:rsidRDefault="00C702CB"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3114D755" w14:textId="33997CBE" w:rsidR="00056455" w:rsidRDefault="00A04833" w:rsidP="004F5AF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lastRenderedPageBreak/>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282FC7B6" w14:textId="3765E65A" w:rsidR="00B86808" w:rsidRPr="00BB271D" w:rsidRDefault="00B86808" w:rsidP="00B86808">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p>
    <w:p w14:paraId="0EE1CEC5" w14:textId="685049AC" w:rsidR="00B86808" w:rsidRDefault="00B86808" w:rsidP="00A73982">
      <w:pPr>
        <w:spacing w:after="0" w:line="480" w:lineRule="auto"/>
        <w:jc w:val="center"/>
        <w:rPr>
          <w:rFonts w:ascii="Times New Roman" w:hAnsi="Times New Roman" w:cs="Times New Roman"/>
          <w:b/>
          <w:bCs/>
          <w:sz w:val="24"/>
          <w:szCs w:val="24"/>
        </w:rPr>
      </w:pPr>
      <w:r w:rsidRPr="00B86808">
        <w:rPr>
          <w:rFonts w:ascii="Times New Roman" w:hAnsi="Times New Roman" w:cs="Times New Roman"/>
          <w:b/>
          <w:bCs/>
          <w:sz w:val="24"/>
          <w:szCs w:val="24"/>
        </w:rPr>
        <w:t>TINJAUAN PUSTAKA</w:t>
      </w:r>
    </w:p>
    <w:p w14:paraId="1DF6C71C" w14:textId="1893324A" w:rsidR="00A73982" w:rsidRPr="00922B1A" w:rsidRDefault="009F0333" w:rsidP="00922B1A">
      <w:pPr>
        <w:pStyle w:val="ListParagraph"/>
        <w:numPr>
          <w:ilvl w:val="1"/>
          <w:numId w:val="19"/>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FD1950" w:rsidRPr="00922B1A">
        <w:rPr>
          <w:rFonts w:ascii="Times New Roman" w:hAnsi="Times New Roman" w:cs="Times New Roman"/>
          <w:b/>
          <w:bCs/>
          <w:sz w:val="24"/>
          <w:szCs w:val="24"/>
        </w:rPr>
        <w:t>Tokopedia</w:t>
      </w:r>
    </w:p>
    <w:p w14:paraId="354F91B0" w14:textId="0AFD010B" w:rsidR="004F6BA9" w:rsidRPr="00AD480D" w:rsidRDefault="00FD1950" w:rsidP="004F6BA9">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Tokopedia adalah</w:t>
      </w:r>
      <w:r w:rsidR="00751959">
        <w:rPr>
          <w:rFonts w:ascii="Times New Roman" w:hAnsi="Times New Roman" w:cs="Times New Roman"/>
          <w:sz w:val="24"/>
          <w:szCs w:val="24"/>
        </w:rPr>
        <w:t xml:space="preserve"> </w:t>
      </w:r>
      <w:r>
        <w:rPr>
          <w:rFonts w:ascii="Times New Roman" w:hAnsi="Times New Roman" w:cs="Times New Roman"/>
          <w:sz w:val="24"/>
          <w:szCs w:val="24"/>
        </w:rPr>
        <w:softHyphen/>
      </w:r>
      <w:r>
        <w:rPr>
          <w:rFonts w:ascii="Times New Roman" w:hAnsi="Times New Roman" w:cs="Times New Roman"/>
          <w:i/>
          <w:iCs/>
          <w:sz w:val="24"/>
          <w:szCs w:val="24"/>
        </w:rPr>
        <w:t>e-commerce</w:t>
      </w:r>
      <w:r w:rsidR="00C73FC9">
        <w:rPr>
          <w:rFonts w:ascii="Times New Roman" w:hAnsi="Times New Roman" w:cs="Times New Roman"/>
          <w:sz w:val="24"/>
          <w:szCs w:val="24"/>
        </w:rPr>
        <w:t xml:space="preserve"> dengan pengguna terbanyak </w:t>
      </w:r>
      <w:r w:rsidR="00C73FC9">
        <w:rPr>
          <w:rFonts w:ascii="Times New Roman" w:hAnsi="Times New Roman" w:cs="Times New Roman"/>
          <w:color w:val="000000"/>
          <w:sz w:val="24"/>
          <w:szCs w:val="24"/>
        </w:rPr>
        <w:t xml:space="preserve">berjumlah </w:t>
      </w:r>
      <w:r w:rsidR="00C73FC9" w:rsidRPr="00385F9B">
        <w:rPr>
          <w:rFonts w:ascii="Times New Roman" w:hAnsi="Times New Roman" w:cs="Times New Roman"/>
          <w:sz w:val="24"/>
          <w:szCs w:val="24"/>
        </w:rPr>
        <w:t>153,46 juta</w:t>
      </w:r>
      <w:r w:rsidR="00C73FC9">
        <w:rPr>
          <w:rFonts w:ascii="Times New Roman" w:hAnsi="Times New Roman" w:cs="Times New Roman"/>
          <w:sz w:val="24"/>
          <w:szCs w:val="24"/>
        </w:rPr>
        <w:t xml:space="preserve"> </w:t>
      </w:r>
      <w:r w:rsidR="00C73FC9">
        <w:rPr>
          <w:rFonts w:ascii="Times New Roman" w:hAnsi="Times New Roman" w:cs="Times New Roman"/>
          <w:sz w:val="24"/>
          <w:szCs w:val="24"/>
        </w:rPr>
        <w:fldChar w:fldCharType="begin" w:fldLock="1"/>
      </w:r>
      <w:r w:rsidR="00C73FC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Pr>
          <w:rFonts w:ascii="Times New Roman" w:hAnsi="Times New Roman" w:cs="Times New Roman"/>
          <w:sz w:val="24"/>
          <w:szCs w:val="24"/>
        </w:rPr>
        <w:fldChar w:fldCharType="separate"/>
      </w:r>
      <w:r w:rsidR="00C73FC9" w:rsidRPr="005C563C">
        <w:rPr>
          <w:rFonts w:ascii="Times New Roman" w:hAnsi="Times New Roman" w:cs="Times New Roman"/>
          <w:noProof/>
          <w:sz w:val="24"/>
          <w:szCs w:val="24"/>
        </w:rPr>
        <w:t>(Handayani, 2021)</w:t>
      </w:r>
      <w:r w:rsidR="00C73FC9">
        <w:rPr>
          <w:rFonts w:ascii="Times New Roman" w:hAnsi="Times New Roman" w:cs="Times New Roman"/>
          <w:sz w:val="24"/>
          <w:szCs w:val="24"/>
        </w:rPr>
        <w:fldChar w:fldCharType="end"/>
      </w:r>
      <w:r w:rsidR="00C73FC9">
        <w:rPr>
          <w:rFonts w:ascii="Times New Roman" w:hAnsi="Times New Roman" w:cs="Times New Roman"/>
          <w:sz w:val="24"/>
          <w:szCs w:val="24"/>
        </w:rPr>
        <w:t>.</w:t>
      </w:r>
      <w:r w:rsidR="0074308A">
        <w:rPr>
          <w:rFonts w:ascii="Times New Roman" w:hAnsi="Times New Roman" w:cs="Times New Roman"/>
          <w:sz w:val="24"/>
          <w:szCs w:val="24"/>
        </w:rPr>
        <w:t xml:space="preserve"> </w:t>
      </w:r>
      <w:r w:rsidR="00AD480D">
        <w:rPr>
          <w:rFonts w:ascii="Times New Roman" w:hAnsi="Times New Roman" w:cs="Times New Roman"/>
          <w:sz w:val="24"/>
          <w:szCs w:val="24"/>
        </w:rPr>
        <w:t>Tokopedia didalamnya ada berbagai macam produk yang dijual mulai dari elektronik, pakaian, kosmetik</w:t>
      </w:r>
      <w:r w:rsidR="00CF6B3F">
        <w:rPr>
          <w:rFonts w:ascii="Times New Roman" w:hAnsi="Times New Roman" w:cs="Times New Roman"/>
          <w:sz w:val="24"/>
          <w:szCs w:val="24"/>
        </w:rPr>
        <w:t xml:space="preserve">. </w:t>
      </w:r>
      <w:r w:rsidR="00FB69C0">
        <w:rPr>
          <w:rFonts w:ascii="Times New Roman" w:hAnsi="Times New Roman" w:cs="Times New Roman"/>
          <w:sz w:val="24"/>
          <w:szCs w:val="24"/>
        </w:rPr>
        <w:t>Oleh karena itu dengan jumlah pengguna yang banyak</w:t>
      </w:r>
      <w:r w:rsidR="0056652D">
        <w:rPr>
          <w:rFonts w:ascii="Times New Roman" w:hAnsi="Times New Roman" w:cs="Times New Roman"/>
          <w:sz w:val="24"/>
          <w:szCs w:val="24"/>
        </w:rPr>
        <w:t>, serta</w:t>
      </w:r>
      <w:r w:rsidR="00FB69C0">
        <w:rPr>
          <w:rFonts w:ascii="Times New Roman" w:hAnsi="Times New Roman" w:cs="Times New Roman"/>
          <w:sz w:val="24"/>
          <w:szCs w:val="24"/>
        </w:rPr>
        <w:t xml:space="preserve"> menjual berbagai macam produk</w:t>
      </w:r>
      <w:r w:rsidR="0056652D">
        <w:rPr>
          <w:rFonts w:ascii="Times New Roman" w:hAnsi="Times New Roman" w:cs="Times New Roman"/>
          <w:sz w:val="24"/>
          <w:szCs w:val="24"/>
        </w:rPr>
        <w:t>,</w:t>
      </w:r>
      <w:r w:rsidR="00FB69C0">
        <w:rPr>
          <w:rFonts w:ascii="Times New Roman" w:hAnsi="Times New Roman" w:cs="Times New Roman"/>
          <w:sz w:val="24"/>
          <w:szCs w:val="24"/>
        </w:rPr>
        <w:t xml:space="preserve"> Tokopedia memberikan fitur untuk memberikan pengalaman atau opini kepada konsumen </w:t>
      </w:r>
      <w:r w:rsidR="00774DB2">
        <w:rPr>
          <w:rFonts w:ascii="Times New Roman" w:hAnsi="Times New Roman" w:cs="Times New Roman"/>
          <w:sz w:val="24"/>
          <w:szCs w:val="24"/>
        </w:rPr>
        <w:t>yang sudah</w:t>
      </w:r>
      <w:r w:rsidR="00FB69C0">
        <w:rPr>
          <w:rFonts w:ascii="Times New Roman" w:hAnsi="Times New Roman" w:cs="Times New Roman"/>
          <w:sz w:val="24"/>
          <w:szCs w:val="24"/>
        </w:rPr>
        <w:t xml:space="preserve"> membeli barang di Tokopedia</w:t>
      </w:r>
      <w:r w:rsidR="004F6BA9">
        <w:rPr>
          <w:rFonts w:ascii="Times New Roman" w:hAnsi="Times New Roman" w:cs="Times New Roman"/>
          <w:sz w:val="24"/>
          <w:szCs w:val="24"/>
        </w:rPr>
        <w:t xml:space="preserve">, </w:t>
      </w:r>
      <w:r w:rsidR="00562FB2">
        <w:rPr>
          <w:rFonts w:ascii="Times New Roman" w:hAnsi="Times New Roman" w:cs="Times New Roman"/>
          <w:sz w:val="24"/>
          <w:szCs w:val="24"/>
        </w:rPr>
        <w:t xml:space="preserve"> </w:t>
      </w:r>
      <w:r w:rsidR="004F6BA9">
        <w:rPr>
          <w:rFonts w:ascii="Times New Roman" w:hAnsi="Times New Roman" w:cs="Times New Roman"/>
          <w:sz w:val="24"/>
          <w:szCs w:val="24"/>
        </w:rPr>
        <w:t>didalam</w:t>
      </w:r>
      <w:r w:rsidR="00C95BD6">
        <w:rPr>
          <w:rFonts w:ascii="Times New Roman" w:hAnsi="Times New Roman" w:cs="Times New Roman"/>
          <w:sz w:val="24"/>
          <w:szCs w:val="24"/>
        </w:rPr>
        <w:t xml:space="preserve"> fitur tersebut</w:t>
      </w:r>
      <w:r w:rsidR="004F6BA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Pr>
          <w:rFonts w:ascii="Times New Roman" w:hAnsi="Times New Roman" w:cs="Times New Roman"/>
          <w:sz w:val="24"/>
          <w:szCs w:val="24"/>
        </w:rPr>
        <w:fldChar w:fldCharType="begin" w:fldLock="1"/>
      </w:r>
      <w:r w:rsidR="001A09EC">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Pr>
          <w:rFonts w:ascii="Times New Roman" w:hAnsi="Times New Roman" w:cs="Times New Roman"/>
          <w:sz w:val="24"/>
          <w:szCs w:val="24"/>
        </w:rPr>
        <w:fldChar w:fldCharType="separate"/>
      </w:r>
      <w:r w:rsidR="004F6BA9" w:rsidRPr="00ED2334">
        <w:rPr>
          <w:rFonts w:ascii="Times New Roman" w:hAnsi="Times New Roman" w:cs="Times New Roman"/>
          <w:noProof/>
          <w:sz w:val="24"/>
          <w:szCs w:val="24"/>
        </w:rPr>
        <w:t>(Apriani et al., 2019)</w:t>
      </w:r>
      <w:r w:rsidR="004F6BA9">
        <w:rPr>
          <w:rFonts w:ascii="Times New Roman" w:hAnsi="Times New Roman" w:cs="Times New Roman"/>
          <w:sz w:val="24"/>
          <w:szCs w:val="24"/>
        </w:rPr>
        <w:fldChar w:fldCharType="end"/>
      </w:r>
      <w:r w:rsidR="004F6BA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03A2D35C" w:rsidR="00532FEF" w:rsidRPr="00922B1A" w:rsidRDefault="009F0333" w:rsidP="00922B1A">
      <w:pPr>
        <w:pStyle w:val="ListParagraph"/>
        <w:numPr>
          <w:ilvl w:val="1"/>
          <w:numId w:val="1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AA7C74" w:rsidRPr="00922B1A">
        <w:rPr>
          <w:rFonts w:ascii="Times New Roman" w:hAnsi="Times New Roman" w:cs="Times New Roman"/>
          <w:b/>
          <w:bCs/>
          <w:sz w:val="24"/>
          <w:szCs w:val="24"/>
        </w:rPr>
        <w:t>Analisis Sentimen</w:t>
      </w:r>
    </w:p>
    <w:p w14:paraId="71DC7FA0" w14:textId="2371F112" w:rsidR="001D11B3" w:rsidRDefault="00035CBE" w:rsidP="008A1FE2">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Analisis Sentimen </w:t>
      </w:r>
      <w:r w:rsidR="008A1FE2">
        <w:rPr>
          <w:rFonts w:ascii="Times New Roman" w:hAnsi="Times New Roman" w:cs="Times New Roman"/>
          <w:sz w:val="24"/>
          <w:szCs w:val="24"/>
        </w:rPr>
        <w:t>merupa</w:t>
      </w:r>
      <w:r w:rsidR="00721C2B">
        <w:rPr>
          <w:rFonts w:ascii="Times New Roman" w:hAnsi="Times New Roman" w:cs="Times New Roman"/>
          <w:sz w:val="24"/>
          <w:szCs w:val="24"/>
        </w:rPr>
        <w:t>k</w:t>
      </w:r>
      <w:r w:rsidR="008A1FE2">
        <w:rPr>
          <w:rFonts w:ascii="Times New Roman" w:hAnsi="Times New Roman" w:cs="Times New Roman"/>
          <w:sz w:val="24"/>
          <w:szCs w:val="24"/>
        </w:rPr>
        <w:t>an</w:t>
      </w:r>
      <w:r>
        <w:rPr>
          <w:rFonts w:ascii="Times New Roman" w:hAnsi="Times New Roman" w:cs="Times New Roman"/>
          <w:sz w:val="24"/>
          <w:szCs w:val="24"/>
        </w:rPr>
        <w:t xml:space="preserve"> </w:t>
      </w:r>
      <w:r w:rsidR="001A09EC">
        <w:rPr>
          <w:rFonts w:ascii="Times New Roman" w:hAnsi="Times New Roman" w:cs="Times New Roman"/>
          <w:sz w:val="24"/>
          <w:szCs w:val="24"/>
        </w:rPr>
        <w:t xml:space="preserve">opini yang bersifat positif, negatif berasal dari data teks </w:t>
      </w:r>
      <w:r w:rsidR="001A09EC">
        <w:rPr>
          <w:rFonts w:ascii="Times New Roman" w:hAnsi="Times New Roman" w:cs="Times New Roman"/>
          <w:sz w:val="24"/>
          <w:szCs w:val="24"/>
        </w:rPr>
        <w:fldChar w:fldCharType="begin" w:fldLock="1"/>
      </w:r>
      <w:r w:rsidR="00534652">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Pr>
          <w:rFonts w:ascii="Times New Roman" w:hAnsi="Times New Roman" w:cs="Times New Roman"/>
          <w:sz w:val="24"/>
          <w:szCs w:val="24"/>
        </w:rPr>
        <w:fldChar w:fldCharType="separate"/>
      </w:r>
      <w:r w:rsidR="001A09EC" w:rsidRPr="001A09EC">
        <w:rPr>
          <w:rFonts w:ascii="Times New Roman" w:hAnsi="Times New Roman" w:cs="Times New Roman"/>
          <w:noProof/>
          <w:sz w:val="24"/>
          <w:szCs w:val="24"/>
        </w:rPr>
        <w:t>(Septiani &amp; Sibaroni, 2019)</w:t>
      </w:r>
      <w:r w:rsidR="001A09EC">
        <w:rPr>
          <w:rFonts w:ascii="Times New Roman" w:hAnsi="Times New Roman" w:cs="Times New Roman"/>
          <w:sz w:val="24"/>
          <w:szCs w:val="24"/>
        </w:rPr>
        <w:fldChar w:fldCharType="end"/>
      </w:r>
      <w:r w:rsidR="001A09EC">
        <w:rPr>
          <w:rFonts w:ascii="Times New Roman" w:hAnsi="Times New Roman" w:cs="Times New Roman"/>
          <w:sz w:val="24"/>
          <w:szCs w:val="24"/>
        </w:rPr>
        <w:t>.</w:t>
      </w:r>
      <w:r w:rsidR="00F21117">
        <w:rPr>
          <w:rFonts w:ascii="Times New Roman" w:hAnsi="Times New Roman" w:cs="Times New Roman"/>
          <w:sz w:val="24"/>
          <w:szCs w:val="24"/>
        </w:rPr>
        <w:t xml:space="preserve"> </w:t>
      </w:r>
      <w:r w:rsidR="008E6A23">
        <w:rPr>
          <w:rFonts w:ascii="Times New Roman" w:hAnsi="Times New Roman" w:cs="Times New Roman"/>
          <w:sz w:val="24"/>
          <w:szCs w:val="24"/>
        </w:rPr>
        <w:t>Sentimen analisis pada dasarnya adalah melakukan klasifikasi untuk memahami sudut pandang, interaksi, dan emosi dari data teks</w:t>
      </w:r>
      <w:r w:rsidR="00534652">
        <w:rPr>
          <w:rFonts w:ascii="Times New Roman" w:hAnsi="Times New Roman" w:cs="Times New Roman"/>
          <w:sz w:val="24"/>
          <w:szCs w:val="24"/>
        </w:rPr>
        <w:t xml:space="preserve"> </w:t>
      </w:r>
      <w:r w:rsidR="00534652">
        <w:rPr>
          <w:rFonts w:ascii="Times New Roman" w:hAnsi="Times New Roman" w:cs="Times New Roman"/>
          <w:sz w:val="24"/>
          <w:szCs w:val="24"/>
        </w:rPr>
        <w:fldChar w:fldCharType="begin" w:fldLock="1"/>
      </w:r>
      <w:r w:rsidR="00A966B4">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Pr>
          <w:rFonts w:ascii="Times New Roman" w:hAnsi="Times New Roman" w:cs="Times New Roman"/>
          <w:sz w:val="24"/>
          <w:szCs w:val="24"/>
        </w:rPr>
        <w:fldChar w:fldCharType="separate"/>
      </w:r>
      <w:r w:rsidR="00534652" w:rsidRPr="00534652">
        <w:rPr>
          <w:rFonts w:ascii="Times New Roman" w:hAnsi="Times New Roman" w:cs="Times New Roman"/>
          <w:noProof/>
          <w:sz w:val="24"/>
          <w:szCs w:val="24"/>
        </w:rPr>
        <w:t>(Ramadhan &amp; Ramadhan, 2022)</w:t>
      </w:r>
      <w:r w:rsidR="00534652">
        <w:rPr>
          <w:rFonts w:ascii="Times New Roman" w:hAnsi="Times New Roman" w:cs="Times New Roman"/>
          <w:sz w:val="24"/>
          <w:szCs w:val="24"/>
        </w:rPr>
        <w:fldChar w:fldCharType="end"/>
      </w:r>
      <w:r w:rsidR="00534652">
        <w:rPr>
          <w:rFonts w:ascii="Times New Roman" w:hAnsi="Times New Roman" w:cs="Times New Roman"/>
          <w:sz w:val="24"/>
          <w:szCs w:val="24"/>
        </w:rPr>
        <w:t>.</w:t>
      </w:r>
      <w:r w:rsidR="009A67C6">
        <w:rPr>
          <w:rFonts w:ascii="Times New Roman" w:hAnsi="Times New Roman" w:cs="Times New Roman"/>
          <w:sz w:val="24"/>
          <w:szCs w:val="24"/>
        </w:rPr>
        <w:t xml:space="preserve"> </w:t>
      </w:r>
    </w:p>
    <w:p w14:paraId="0F845C4A" w14:textId="0377168E" w:rsidR="00035CBE" w:rsidRDefault="009A67C6" w:rsidP="008A1FE2">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Sentimen analisis melakukan pengelompokkan atau pelabelan dari sentimen yang ada di teks apakah sentimen tersebut bernilai positif atau negatif</w:t>
      </w:r>
      <w:r w:rsidR="00A966B4">
        <w:rPr>
          <w:rFonts w:ascii="Times New Roman" w:hAnsi="Times New Roman" w:cs="Times New Roman"/>
          <w:sz w:val="24"/>
          <w:szCs w:val="24"/>
        </w:rPr>
        <w:t xml:space="preserve"> </w:t>
      </w:r>
      <w:r w:rsidR="00A966B4">
        <w:rPr>
          <w:rFonts w:ascii="Times New Roman" w:hAnsi="Times New Roman" w:cs="Times New Roman"/>
          <w:sz w:val="24"/>
          <w:szCs w:val="24"/>
        </w:rPr>
        <w:fldChar w:fldCharType="begin" w:fldLock="1"/>
      </w:r>
      <w:r w:rsidR="006C70F2">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Pr>
          <w:rFonts w:ascii="Times New Roman" w:hAnsi="Times New Roman" w:cs="Times New Roman"/>
          <w:sz w:val="24"/>
          <w:szCs w:val="24"/>
        </w:rPr>
        <w:fldChar w:fldCharType="separate"/>
      </w:r>
      <w:r w:rsidR="00A966B4" w:rsidRPr="00A966B4">
        <w:rPr>
          <w:rFonts w:ascii="Times New Roman" w:hAnsi="Times New Roman" w:cs="Times New Roman"/>
          <w:noProof/>
          <w:sz w:val="24"/>
          <w:szCs w:val="24"/>
        </w:rPr>
        <w:t>(Zamzami et al., 2021)</w:t>
      </w:r>
      <w:r w:rsidR="00A966B4">
        <w:rPr>
          <w:rFonts w:ascii="Times New Roman" w:hAnsi="Times New Roman" w:cs="Times New Roman"/>
          <w:sz w:val="24"/>
          <w:szCs w:val="24"/>
        </w:rPr>
        <w:fldChar w:fldCharType="end"/>
      </w:r>
      <w:r w:rsidR="00A966B4">
        <w:rPr>
          <w:rFonts w:ascii="Times New Roman" w:hAnsi="Times New Roman" w:cs="Times New Roman"/>
          <w:sz w:val="24"/>
          <w:szCs w:val="24"/>
        </w:rPr>
        <w:t>.</w:t>
      </w:r>
      <w:r w:rsidR="00C17770">
        <w:rPr>
          <w:rFonts w:ascii="Times New Roman" w:hAnsi="Times New Roman" w:cs="Times New Roman"/>
          <w:sz w:val="24"/>
          <w:szCs w:val="24"/>
        </w:rPr>
        <w:t xml:space="preserve"> Menurut </w:t>
      </w:r>
      <w:r w:rsidR="00C17770" w:rsidRPr="00C17770">
        <w:rPr>
          <w:rFonts w:ascii="Times New Roman" w:hAnsi="Times New Roman" w:cs="Times New Roman"/>
          <w:sz w:val="24"/>
          <w:szCs w:val="24"/>
        </w:rPr>
        <w:t>Mayur Wankhade</w:t>
      </w:r>
      <w:r w:rsidR="00C17770">
        <w:rPr>
          <w:rFonts w:ascii="Times New Roman" w:hAnsi="Times New Roman" w:cs="Times New Roman"/>
          <w:sz w:val="24"/>
          <w:szCs w:val="24"/>
        </w:rPr>
        <w:t xml:space="preserve"> sentimen analisis terdapat beberapa level, yaitu </w:t>
      </w:r>
      <w:r w:rsidR="00C17770">
        <w:rPr>
          <w:rFonts w:ascii="Times New Roman" w:hAnsi="Times New Roman" w:cs="Times New Roman"/>
          <w:i/>
          <w:iCs/>
          <w:sz w:val="24"/>
          <w:szCs w:val="24"/>
        </w:rPr>
        <w:t>aspect level, phrase level, sentence level, document level</w:t>
      </w:r>
      <w:r w:rsidR="006C70F2">
        <w:rPr>
          <w:rFonts w:ascii="Times New Roman" w:hAnsi="Times New Roman" w:cs="Times New Roman"/>
          <w:i/>
          <w:iCs/>
          <w:sz w:val="24"/>
          <w:szCs w:val="24"/>
        </w:rPr>
        <w:t xml:space="preserve"> </w:t>
      </w:r>
      <w:r w:rsidR="006C70F2">
        <w:rPr>
          <w:rFonts w:ascii="Times New Roman" w:hAnsi="Times New Roman" w:cs="Times New Roman"/>
          <w:i/>
          <w:iCs/>
          <w:sz w:val="24"/>
          <w:szCs w:val="24"/>
        </w:rPr>
        <w:fldChar w:fldCharType="begin" w:fldLock="1"/>
      </w:r>
      <w:r w:rsidR="00CB1C00">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Pr>
          <w:rFonts w:ascii="Times New Roman" w:hAnsi="Times New Roman" w:cs="Times New Roman"/>
          <w:i/>
          <w:iCs/>
          <w:sz w:val="24"/>
          <w:szCs w:val="24"/>
        </w:rPr>
        <w:fldChar w:fldCharType="separate"/>
      </w:r>
      <w:r w:rsidR="006C70F2" w:rsidRPr="006C70F2">
        <w:rPr>
          <w:rFonts w:ascii="Times New Roman" w:hAnsi="Times New Roman" w:cs="Times New Roman"/>
          <w:iCs/>
          <w:noProof/>
          <w:sz w:val="24"/>
          <w:szCs w:val="24"/>
        </w:rPr>
        <w:t>(Wankhade et al., 2022)</w:t>
      </w:r>
      <w:r w:rsidR="006C70F2">
        <w:rPr>
          <w:rFonts w:ascii="Times New Roman" w:hAnsi="Times New Roman" w:cs="Times New Roman"/>
          <w:i/>
          <w:iCs/>
          <w:sz w:val="24"/>
          <w:szCs w:val="24"/>
        </w:rPr>
        <w:fldChar w:fldCharType="end"/>
      </w:r>
      <w:r w:rsidR="006C70F2">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01430852" w:rsidR="00B42206" w:rsidRPr="00361E49" w:rsidRDefault="009F0333" w:rsidP="00B42206">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B42206" w:rsidRPr="00361E49">
        <w:rPr>
          <w:rFonts w:ascii="Times New Roman" w:hAnsi="Times New Roman" w:cs="Times New Roman"/>
          <w:b/>
          <w:bCs/>
          <w:i/>
          <w:iCs/>
          <w:sz w:val="24"/>
          <w:szCs w:val="24"/>
        </w:rPr>
        <w:t>Text mining</w:t>
      </w:r>
    </w:p>
    <w:p w14:paraId="4D80506A" w14:textId="704D3AAD" w:rsidR="00B86808" w:rsidRDefault="00B42206" w:rsidP="009F0333">
      <w:pPr>
        <w:pStyle w:val="ListParagraph"/>
        <w:spacing w:after="0" w:line="360" w:lineRule="auto"/>
        <w:ind w:left="360" w:firstLine="360"/>
        <w:jc w:val="both"/>
        <w:rPr>
          <w:rFonts w:ascii="Times New Roman" w:hAnsi="Times New Roman" w:cs="Times New Roman"/>
          <w:sz w:val="24"/>
          <w:szCs w:val="24"/>
        </w:rPr>
      </w:pPr>
      <w:r w:rsidRPr="00361E49">
        <w:rPr>
          <w:rFonts w:ascii="Times New Roman" w:hAnsi="Times New Roman" w:cs="Times New Roman"/>
          <w:i/>
          <w:iCs/>
          <w:sz w:val="24"/>
          <w:szCs w:val="24"/>
        </w:rPr>
        <w:t>Text mining</w:t>
      </w:r>
      <w:r w:rsidR="00D2334D">
        <w:rPr>
          <w:rFonts w:ascii="Times New Roman" w:hAnsi="Times New Roman" w:cs="Times New Roman"/>
          <w:sz w:val="24"/>
          <w:szCs w:val="24"/>
        </w:rPr>
        <w:t xml:space="preserve"> </w:t>
      </w:r>
      <w:r w:rsidR="00721C2B">
        <w:rPr>
          <w:rFonts w:ascii="Times New Roman" w:hAnsi="Times New Roman" w:cs="Times New Roman"/>
          <w:sz w:val="24"/>
          <w:szCs w:val="24"/>
        </w:rPr>
        <w:t xml:space="preserve">adalah kegiatan menambang data </w:t>
      </w:r>
      <w:r w:rsidR="00721C2B" w:rsidRPr="00721C2B">
        <w:rPr>
          <w:rFonts w:ascii="Times New Roman" w:hAnsi="Times New Roman" w:cs="Times New Roman"/>
          <w:i/>
          <w:iCs/>
          <w:sz w:val="24"/>
          <w:szCs w:val="24"/>
        </w:rPr>
        <w:t>unstructured</w:t>
      </w:r>
      <w:r w:rsidR="00721C2B">
        <w:rPr>
          <w:rFonts w:ascii="Times New Roman" w:hAnsi="Times New Roman" w:cs="Times New Roman"/>
          <w:i/>
          <w:iCs/>
          <w:sz w:val="24"/>
          <w:szCs w:val="24"/>
        </w:rPr>
        <w:t xml:space="preserve"> </w:t>
      </w:r>
      <w:r w:rsidR="00721C2B">
        <w:rPr>
          <w:rFonts w:ascii="Times New Roman" w:hAnsi="Times New Roman" w:cs="Times New Roman"/>
          <w:sz w:val="24"/>
          <w:szCs w:val="24"/>
        </w:rPr>
        <w:t xml:space="preserve">yang datanya berbeda dengan data berbentuk tabel atau </w:t>
      </w:r>
      <w:r w:rsidR="00721C2B">
        <w:rPr>
          <w:rFonts w:ascii="Times New Roman" w:hAnsi="Times New Roman" w:cs="Times New Roman"/>
          <w:i/>
          <w:iCs/>
          <w:sz w:val="24"/>
          <w:szCs w:val="24"/>
        </w:rPr>
        <w:t>structured</w:t>
      </w:r>
      <w:r w:rsidR="00721C2B">
        <w:rPr>
          <w:rFonts w:ascii="Times New Roman" w:hAnsi="Times New Roman" w:cs="Times New Roman"/>
          <w:sz w:val="24"/>
          <w:szCs w:val="24"/>
        </w:rPr>
        <w:t>, akan tetapi datanya berbentuk teks serta didapatkan di dokument, media sosial</w:t>
      </w:r>
      <w:r w:rsidR="00361E49">
        <w:rPr>
          <w:rFonts w:ascii="Times New Roman" w:hAnsi="Times New Roman" w:cs="Times New Roman"/>
          <w:sz w:val="24"/>
          <w:szCs w:val="24"/>
        </w:rPr>
        <w:t xml:space="preserve">, serta </w:t>
      </w:r>
      <w:r w:rsidR="00361E49" w:rsidRPr="00361E49">
        <w:rPr>
          <w:rFonts w:ascii="Times New Roman" w:hAnsi="Times New Roman" w:cs="Times New Roman"/>
          <w:i/>
          <w:iCs/>
          <w:sz w:val="24"/>
          <w:szCs w:val="24"/>
        </w:rPr>
        <w:t>text mining</w:t>
      </w:r>
      <w:r w:rsidR="00CB1C00">
        <w:rPr>
          <w:rFonts w:ascii="Times New Roman" w:hAnsi="Times New Roman" w:cs="Times New Roman"/>
          <w:sz w:val="24"/>
          <w:szCs w:val="24"/>
        </w:rPr>
        <w:t xml:space="preserve"> </w:t>
      </w:r>
      <w:r w:rsidR="00361E49">
        <w:rPr>
          <w:rFonts w:ascii="Times New Roman" w:hAnsi="Times New Roman" w:cs="Times New Roman"/>
          <w:sz w:val="24"/>
          <w:szCs w:val="24"/>
        </w:rPr>
        <w:t xml:space="preserve">mengekstra informasi dari data teks </w:t>
      </w:r>
      <w:r w:rsidR="00CB1C00">
        <w:rPr>
          <w:rFonts w:ascii="Times New Roman" w:hAnsi="Times New Roman" w:cs="Times New Roman"/>
          <w:sz w:val="24"/>
          <w:szCs w:val="24"/>
        </w:rPr>
        <w:fldChar w:fldCharType="begin" w:fldLock="1"/>
      </w:r>
      <w:r w:rsidR="00495A27">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Pr>
          <w:rFonts w:ascii="Times New Roman" w:hAnsi="Times New Roman" w:cs="Times New Roman"/>
          <w:sz w:val="24"/>
          <w:szCs w:val="24"/>
        </w:rPr>
        <w:fldChar w:fldCharType="separate"/>
      </w:r>
      <w:r w:rsidR="00CB1C00" w:rsidRPr="00CB1C00">
        <w:rPr>
          <w:rFonts w:ascii="Times New Roman" w:hAnsi="Times New Roman" w:cs="Times New Roman"/>
          <w:noProof/>
          <w:sz w:val="24"/>
          <w:szCs w:val="24"/>
        </w:rPr>
        <w:t>(Hassani et al., 2020)</w:t>
      </w:r>
      <w:r w:rsidR="00CB1C00">
        <w:rPr>
          <w:rFonts w:ascii="Times New Roman" w:hAnsi="Times New Roman" w:cs="Times New Roman"/>
          <w:sz w:val="24"/>
          <w:szCs w:val="24"/>
        </w:rPr>
        <w:fldChar w:fldCharType="end"/>
      </w:r>
      <w:r w:rsidR="00CB1C00">
        <w:rPr>
          <w:rFonts w:ascii="Times New Roman" w:hAnsi="Times New Roman" w:cs="Times New Roman"/>
          <w:sz w:val="24"/>
          <w:szCs w:val="24"/>
        </w:rPr>
        <w:t>.</w:t>
      </w:r>
      <w:r w:rsidR="007E187A">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433373E8" w14:textId="77777777"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7C38CFE6" w14:textId="046AFA08" w:rsidR="00B86808" w:rsidRDefault="009F0333" w:rsidP="009F0333">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sz w:val="24"/>
          <w:szCs w:val="24"/>
        </w:rPr>
        <w:lastRenderedPageBreak/>
        <w:t xml:space="preserve"> </w:t>
      </w:r>
      <w:r w:rsidRPr="009F0333">
        <w:rPr>
          <w:rFonts w:ascii="Times New Roman" w:hAnsi="Times New Roman" w:cs="Times New Roman"/>
          <w:b/>
          <w:bCs/>
          <w:i/>
          <w:iCs/>
          <w:sz w:val="24"/>
          <w:szCs w:val="24"/>
        </w:rPr>
        <w:t>Text preprocessing</w:t>
      </w:r>
    </w:p>
    <w:p w14:paraId="1706AA87" w14:textId="2B5C826D" w:rsidR="009F0333" w:rsidRPr="00B770D5" w:rsidRDefault="009F0333" w:rsidP="00B770D5">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i/>
          <w:iCs/>
          <w:sz w:val="24"/>
          <w:szCs w:val="24"/>
        </w:rPr>
        <w:t xml:space="preserve">Text </w:t>
      </w:r>
      <w:r w:rsidR="00495A27">
        <w:rPr>
          <w:rFonts w:ascii="Times New Roman" w:hAnsi="Times New Roman" w:cs="Times New Roman"/>
          <w:i/>
          <w:iCs/>
          <w:sz w:val="24"/>
          <w:szCs w:val="24"/>
        </w:rPr>
        <w:t>preprocessing</w:t>
      </w:r>
      <w:r w:rsidR="007E4264">
        <w:rPr>
          <w:rFonts w:ascii="Times New Roman" w:hAnsi="Times New Roman" w:cs="Times New Roman"/>
          <w:sz w:val="24"/>
          <w:szCs w:val="24"/>
        </w:rPr>
        <w:t xml:space="preserve"> </w:t>
      </w:r>
      <w:r w:rsidR="00CF72BD">
        <w:rPr>
          <w:rFonts w:ascii="Times New Roman" w:hAnsi="Times New Roman" w:cs="Times New Roman"/>
          <w:sz w:val="24"/>
          <w:szCs w:val="24"/>
        </w:rPr>
        <w:t xml:space="preserve">adalah tahap persiapan agar data dapat dilakukan pemodelan </w:t>
      </w:r>
      <w:r w:rsidR="00CF72BD">
        <w:rPr>
          <w:rFonts w:ascii="Times New Roman" w:hAnsi="Times New Roman" w:cs="Times New Roman"/>
          <w:sz w:val="24"/>
          <w:szCs w:val="24"/>
        </w:rPr>
        <w:fldChar w:fldCharType="begin" w:fldLock="1"/>
      </w:r>
      <w:r w:rsidR="00361A4C">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Pr>
          <w:rFonts w:ascii="Times New Roman" w:hAnsi="Times New Roman" w:cs="Times New Roman"/>
          <w:sz w:val="24"/>
          <w:szCs w:val="24"/>
        </w:rPr>
        <w:fldChar w:fldCharType="separate"/>
      </w:r>
      <w:r w:rsidR="00CF72BD" w:rsidRPr="00CF72BD">
        <w:rPr>
          <w:rFonts w:ascii="Times New Roman" w:hAnsi="Times New Roman" w:cs="Times New Roman"/>
          <w:noProof/>
          <w:sz w:val="24"/>
          <w:szCs w:val="24"/>
        </w:rPr>
        <w:t>(Cahyaningtyas et al., 2021)</w:t>
      </w:r>
      <w:r w:rsidR="00CF72BD">
        <w:rPr>
          <w:rFonts w:ascii="Times New Roman" w:hAnsi="Times New Roman" w:cs="Times New Roman"/>
          <w:sz w:val="24"/>
          <w:szCs w:val="24"/>
        </w:rPr>
        <w:fldChar w:fldCharType="end"/>
      </w:r>
      <w:r w:rsidR="00B770D5">
        <w:rPr>
          <w:rFonts w:ascii="Times New Roman" w:hAnsi="Times New Roman" w:cs="Times New Roman"/>
          <w:sz w:val="24"/>
          <w:szCs w:val="24"/>
        </w:rPr>
        <w:t>. P</w:t>
      </w:r>
      <w:r w:rsidR="007E4264" w:rsidRPr="00B770D5">
        <w:rPr>
          <w:rFonts w:ascii="Times New Roman" w:hAnsi="Times New Roman" w:cs="Times New Roman"/>
          <w:sz w:val="24"/>
          <w:szCs w:val="24"/>
        </w:rPr>
        <w:t>enelitian Firdaus dan peneltian Filcha</w:t>
      </w:r>
      <w:r w:rsidR="006A7A26">
        <w:rPr>
          <w:rFonts w:ascii="Times New Roman" w:hAnsi="Times New Roman" w:cs="Times New Roman"/>
          <w:sz w:val="24"/>
          <w:szCs w:val="24"/>
        </w:rPr>
        <w:t xml:space="preserve"> menjelaskan </w:t>
      </w:r>
      <w:r w:rsidR="006A7A26">
        <w:rPr>
          <w:rFonts w:ascii="Times New Roman" w:hAnsi="Times New Roman" w:cs="Times New Roman"/>
          <w:i/>
          <w:iCs/>
          <w:sz w:val="24"/>
          <w:szCs w:val="24"/>
        </w:rPr>
        <w:t>Text preprocessing</w:t>
      </w:r>
      <w:r w:rsidR="001449BC">
        <w:rPr>
          <w:rFonts w:ascii="Times New Roman" w:hAnsi="Times New Roman" w:cs="Times New Roman"/>
          <w:sz w:val="24"/>
          <w:szCs w:val="24"/>
        </w:rPr>
        <w:t xml:space="preserve"> </w:t>
      </w:r>
      <w:r w:rsidR="00495A27" w:rsidRPr="00B770D5">
        <w:rPr>
          <w:rFonts w:ascii="Times New Roman" w:hAnsi="Times New Roman" w:cs="Times New Roman"/>
          <w:sz w:val="24"/>
          <w:szCs w:val="24"/>
        </w:rPr>
        <w:t>merupakan</w:t>
      </w:r>
      <w:r w:rsidR="00774DB2" w:rsidRPr="00B770D5">
        <w:rPr>
          <w:rFonts w:ascii="Times New Roman" w:hAnsi="Times New Roman" w:cs="Times New Roman"/>
          <w:sz w:val="24"/>
          <w:szCs w:val="24"/>
        </w:rPr>
        <w:t xml:space="preserve"> pembersihan data, seperti menghilangkan tanda baca, menghapus kata ganti</w:t>
      </w:r>
      <w:r w:rsidR="007E4264" w:rsidRPr="00B770D5">
        <w:rPr>
          <w:rFonts w:ascii="Times New Roman" w:hAnsi="Times New Roman" w:cs="Times New Roman"/>
          <w:sz w:val="24"/>
          <w:szCs w:val="24"/>
        </w:rPr>
        <w:t xml:space="preserve"> agar data teks menjadi kata dasar </w:t>
      </w:r>
      <w:r w:rsidR="00495A27" w:rsidRPr="00B770D5">
        <w:rPr>
          <w:rFonts w:ascii="Times New Roman" w:hAnsi="Times New Roman" w:cs="Times New Roman"/>
          <w:sz w:val="24"/>
          <w:szCs w:val="24"/>
        </w:rPr>
        <w:fldChar w:fldCharType="begin" w:fldLock="1"/>
      </w:r>
      <w:r w:rsidR="007E4264" w:rsidRPr="00B770D5">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B770D5">
        <w:rPr>
          <w:rFonts w:ascii="Times New Roman" w:hAnsi="Times New Roman" w:cs="Times New Roman"/>
          <w:sz w:val="24"/>
          <w:szCs w:val="24"/>
        </w:rPr>
        <w:fldChar w:fldCharType="separate"/>
      </w:r>
      <w:r w:rsidR="00495A27" w:rsidRPr="00B770D5">
        <w:rPr>
          <w:rFonts w:ascii="Times New Roman" w:hAnsi="Times New Roman" w:cs="Times New Roman"/>
          <w:noProof/>
          <w:sz w:val="24"/>
          <w:szCs w:val="24"/>
        </w:rPr>
        <w:t>(Firdaus et al., 2022)</w:t>
      </w:r>
      <w:r w:rsidR="00495A27" w:rsidRPr="00B770D5">
        <w:rPr>
          <w:rFonts w:ascii="Times New Roman" w:hAnsi="Times New Roman" w:cs="Times New Roman"/>
          <w:sz w:val="24"/>
          <w:szCs w:val="24"/>
        </w:rPr>
        <w:fldChar w:fldCharType="end"/>
      </w:r>
      <w:r w:rsidR="007E4264" w:rsidRPr="00B770D5">
        <w:rPr>
          <w:rFonts w:ascii="Times New Roman" w:hAnsi="Times New Roman" w:cs="Times New Roman"/>
          <w:sz w:val="24"/>
          <w:szCs w:val="24"/>
        </w:rPr>
        <w:t xml:space="preserve"> </w:t>
      </w:r>
      <w:r w:rsidR="007E4264" w:rsidRPr="00B770D5">
        <w:rPr>
          <w:rFonts w:ascii="Times New Roman" w:hAnsi="Times New Roman" w:cs="Times New Roman"/>
          <w:sz w:val="24"/>
          <w:szCs w:val="24"/>
        </w:rPr>
        <w:fldChar w:fldCharType="begin" w:fldLock="1"/>
      </w:r>
      <w:r w:rsidR="00CF72BD" w:rsidRPr="00B770D5">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B770D5">
        <w:rPr>
          <w:rFonts w:ascii="Times New Roman" w:hAnsi="Times New Roman" w:cs="Times New Roman"/>
          <w:sz w:val="24"/>
          <w:szCs w:val="24"/>
        </w:rPr>
        <w:fldChar w:fldCharType="separate"/>
      </w:r>
      <w:r w:rsidR="007E4264" w:rsidRPr="00B770D5">
        <w:rPr>
          <w:rFonts w:ascii="Times New Roman" w:hAnsi="Times New Roman" w:cs="Times New Roman"/>
          <w:noProof/>
          <w:sz w:val="24"/>
          <w:szCs w:val="24"/>
        </w:rPr>
        <w:t>(Filcha &amp; Hayaty, 2019)</w:t>
      </w:r>
      <w:r w:rsidR="007E4264" w:rsidRPr="00B770D5">
        <w:rPr>
          <w:rFonts w:ascii="Times New Roman" w:hAnsi="Times New Roman" w:cs="Times New Roman"/>
          <w:sz w:val="24"/>
          <w:szCs w:val="24"/>
        </w:rPr>
        <w:fldChar w:fldCharType="end"/>
      </w:r>
      <w:r w:rsidR="002B5970" w:rsidRPr="00B770D5">
        <w:rPr>
          <w:rFonts w:ascii="Times New Roman" w:hAnsi="Times New Roman" w:cs="Times New Roman"/>
          <w:sz w:val="24"/>
          <w:szCs w:val="24"/>
        </w:rPr>
        <w:t>.</w:t>
      </w:r>
      <w:r w:rsidR="00CF72BD" w:rsidRPr="00B770D5">
        <w:rPr>
          <w:rFonts w:ascii="Times New Roman" w:hAnsi="Times New Roman" w:cs="Times New Roman"/>
          <w:sz w:val="24"/>
          <w:szCs w:val="24"/>
        </w:rPr>
        <w:t xml:space="preserve"> </w:t>
      </w:r>
      <w:r w:rsidR="006033F9" w:rsidRPr="00B770D5">
        <w:rPr>
          <w:rFonts w:ascii="Times New Roman" w:hAnsi="Times New Roman" w:cs="Times New Roman"/>
          <w:sz w:val="24"/>
          <w:szCs w:val="24"/>
        </w:rPr>
        <w:t xml:space="preserve">Berikut tahap </w:t>
      </w:r>
      <w:r w:rsidR="006033F9" w:rsidRPr="00B770D5">
        <w:rPr>
          <w:rFonts w:ascii="Times New Roman" w:hAnsi="Times New Roman" w:cs="Times New Roman"/>
          <w:i/>
          <w:iCs/>
          <w:sz w:val="24"/>
          <w:szCs w:val="24"/>
        </w:rPr>
        <w:t>text preprocessing</w:t>
      </w:r>
      <w:r w:rsidR="006033F9" w:rsidRPr="00B770D5">
        <w:rPr>
          <w:rFonts w:ascii="Times New Roman" w:hAnsi="Times New Roman" w:cs="Times New Roman"/>
          <w:sz w:val="24"/>
          <w:szCs w:val="24"/>
        </w:rPr>
        <w:t xml:space="preserve"> sebagai berikut:</w:t>
      </w:r>
    </w:p>
    <w:p w14:paraId="673E4749" w14:textId="33F166A4" w:rsidR="006033F9" w:rsidRPr="007F0014" w:rsidRDefault="006033F9" w:rsidP="006033F9">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rsidP="00E12980">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rsidP="0099280D">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rsidP="00FB552C">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rsidP="00D642C0">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145B01BE" w:rsidR="00B86808" w:rsidRPr="008C57F8" w:rsidRDefault="00DC07C7" w:rsidP="002A2F0B">
      <w:pPr>
        <w:pStyle w:val="ListParagraph"/>
        <w:numPr>
          <w:ilvl w:val="1"/>
          <w:numId w:val="19"/>
        </w:numPr>
        <w:spacing w:after="0" w:line="360" w:lineRule="auto"/>
        <w:jc w:val="both"/>
        <w:rPr>
          <w:rFonts w:ascii="Times New Roman" w:hAnsi="Times New Roman" w:cs="Times New Roman"/>
          <w:b/>
          <w:bCs/>
          <w:sz w:val="24"/>
          <w:szCs w:val="24"/>
        </w:rPr>
      </w:pPr>
      <w:r w:rsidRPr="008C57F8">
        <w:rPr>
          <w:rFonts w:ascii="Times New Roman" w:hAnsi="Times New Roman" w:cs="Times New Roman"/>
          <w:b/>
          <w:bCs/>
          <w:sz w:val="24"/>
          <w:szCs w:val="24"/>
        </w:rPr>
        <w:t>Pemodelan</w:t>
      </w:r>
    </w:p>
    <w:p w14:paraId="025E8947" w14:textId="02A9259A" w:rsidR="00D642C0" w:rsidRDefault="00D642C0" w:rsidP="008E3C0E">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emodelan </w:t>
      </w:r>
      <w:r w:rsidR="0008309D">
        <w:rPr>
          <w:rFonts w:ascii="Times New Roman" w:hAnsi="Times New Roman" w:cs="Times New Roman"/>
          <w:sz w:val="24"/>
          <w:szCs w:val="24"/>
        </w:rPr>
        <w:t>menurut</w:t>
      </w:r>
      <w:r w:rsidR="00CF453B">
        <w:rPr>
          <w:rFonts w:ascii="Times New Roman" w:hAnsi="Times New Roman" w:cs="Times New Roman"/>
          <w:sz w:val="24"/>
          <w:szCs w:val="24"/>
        </w:rPr>
        <w:t xml:space="preserve"> penelitian </w:t>
      </w:r>
      <w:r w:rsidR="00CF453B" w:rsidRPr="00CF453B">
        <w:rPr>
          <w:rFonts w:ascii="Times New Roman" w:hAnsi="Times New Roman" w:cs="Times New Roman"/>
          <w:sz w:val="24"/>
          <w:szCs w:val="24"/>
        </w:rPr>
        <w:t>Sebastian Raschka</w:t>
      </w:r>
      <w:r w:rsidR="00CF453B">
        <w:rPr>
          <w:rFonts w:ascii="Times New Roman" w:hAnsi="Times New Roman" w:cs="Times New Roman"/>
          <w:sz w:val="24"/>
          <w:szCs w:val="24"/>
        </w:rPr>
        <w:t xml:space="preserve"> adalah k</w:t>
      </w:r>
      <w:r w:rsidR="00CF453B" w:rsidRPr="00CF453B">
        <w:rPr>
          <w:rFonts w:ascii="Times New Roman" w:hAnsi="Times New Roman" w:cs="Times New Roman"/>
          <w:sz w:val="24"/>
          <w:szCs w:val="24"/>
        </w:rPr>
        <w:t>ata hipotesis dan model sering digunakan secara sinonim dalam bidang pembelajaran mesin</w:t>
      </w:r>
      <w:r w:rsidR="00CF453B">
        <w:rPr>
          <w:rFonts w:ascii="Times New Roman" w:hAnsi="Times New Roman" w:cs="Times New Roman"/>
          <w:sz w:val="24"/>
          <w:szCs w:val="24"/>
        </w:rPr>
        <w:t xml:space="preserve"> </w:t>
      </w:r>
      <w:r w:rsidR="00CF453B">
        <w:rPr>
          <w:rFonts w:ascii="Times New Roman" w:hAnsi="Times New Roman" w:cs="Times New Roman"/>
          <w:sz w:val="24"/>
          <w:szCs w:val="24"/>
        </w:rPr>
        <w:fldChar w:fldCharType="begin" w:fldLock="1"/>
      </w:r>
      <w:r w:rsidR="00C30766">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Pr>
          <w:rFonts w:ascii="Times New Roman" w:hAnsi="Times New Roman" w:cs="Times New Roman"/>
          <w:sz w:val="24"/>
          <w:szCs w:val="24"/>
        </w:rPr>
        <w:fldChar w:fldCharType="separate"/>
      </w:r>
      <w:r w:rsidR="00CF453B" w:rsidRPr="00CF453B">
        <w:rPr>
          <w:rFonts w:ascii="Times New Roman" w:hAnsi="Times New Roman" w:cs="Times New Roman"/>
          <w:noProof/>
          <w:sz w:val="24"/>
          <w:szCs w:val="24"/>
        </w:rPr>
        <w:t>(Raschka, 2018)</w:t>
      </w:r>
      <w:r w:rsidR="00CF453B">
        <w:rPr>
          <w:rFonts w:ascii="Times New Roman" w:hAnsi="Times New Roman" w:cs="Times New Roman"/>
          <w:sz w:val="24"/>
          <w:szCs w:val="24"/>
        </w:rPr>
        <w:fldChar w:fldCharType="end"/>
      </w:r>
      <w:r w:rsidR="00CF453B" w:rsidRPr="00CF453B">
        <w:rPr>
          <w:rFonts w:ascii="Times New Roman" w:hAnsi="Times New Roman" w:cs="Times New Roman"/>
          <w:sz w:val="24"/>
          <w:szCs w:val="24"/>
        </w:rPr>
        <w:t>.</w:t>
      </w:r>
      <w:r w:rsidR="00497BCD">
        <w:rPr>
          <w:rFonts w:ascii="Times New Roman" w:hAnsi="Times New Roman" w:cs="Times New Roman"/>
          <w:sz w:val="24"/>
          <w:szCs w:val="24"/>
        </w:rPr>
        <w:t xml:space="preserve"> Pemodelan pada tahap ini setelah memproses data teks</w:t>
      </w:r>
      <w:r w:rsidR="00FC101D">
        <w:rPr>
          <w:rFonts w:ascii="Times New Roman" w:hAnsi="Times New Roman" w:cs="Times New Roman"/>
          <w:sz w:val="24"/>
          <w:szCs w:val="24"/>
        </w:rPr>
        <w:t xml:space="preserve"> menggunakan pemodelan </w:t>
      </w:r>
      <w:r w:rsidR="00FC101D">
        <w:rPr>
          <w:rFonts w:ascii="Times New Roman" w:hAnsi="Times New Roman" w:cs="Times New Roman"/>
          <w:i/>
          <w:iCs/>
          <w:sz w:val="24"/>
          <w:szCs w:val="24"/>
        </w:rPr>
        <w:t>supervised learning</w:t>
      </w:r>
      <w:r w:rsidR="00497BCD">
        <w:rPr>
          <w:rFonts w:ascii="Times New Roman" w:hAnsi="Times New Roman" w:cs="Times New Roman"/>
          <w:sz w:val="24"/>
          <w:szCs w:val="24"/>
        </w:rPr>
        <w:t xml:space="preserve">, </w:t>
      </w:r>
      <w:r w:rsidR="00FC101D">
        <w:rPr>
          <w:rFonts w:ascii="Times New Roman" w:hAnsi="Times New Roman" w:cs="Times New Roman"/>
          <w:sz w:val="24"/>
          <w:szCs w:val="24"/>
        </w:rPr>
        <w:t>sebagai berikut:</w:t>
      </w:r>
      <w:r w:rsidR="007F0014">
        <w:rPr>
          <w:rFonts w:ascii="Times New Roman" w:hAnsi="Times New Roman" w:cs="Times New Roman"/>
          <w:sz w:val="24"/>
          <w:szCs w:val="24"/>
        </w:rPr>
        <w:t xml:space="preserve"> </w:t>
      </w:r>
    </w:p>
    <w:p w14:paraId="3C14AB4D" w14:textId="77777777" w:rsidR="007F0014" w:rsidRPr="009868A4" w:rsidRDefault="007F0014" w:rsidP="008E3C0E">
      <w:pPr>
        <w:pStyle w:val="ListParagraph"/>
        <w:numPr>
          <w:ilvl w:val="0"/>
          <w:numId w:val="21"/>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rsidP="008E3C0E">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rsidP="008E3C0E">
      <w:pPr>
        <w:pStyle w:val="ListParagraph"/>
        <w:numPr>
          <w:ilvl w:val="0"/>
          <w:numId w:val="21"/>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5DCA9F6B" w:rsidR="00DC07C7" w:rsidRDefault="00DC07C7" w:rsidP="00A66ACF">
      <w:pPr>
        <w:pStyle w:val="ListParagraph"/>
        <w:numPr>
          <w:ilvl w:val="1"/>
          <w:numId w:val="19"/>
        </w:numPr>
        <w:spacing w:after="0" w:line="360" w:lineRule="auto"/>
        <w:jc w:val="both"/>
        <w:rPr>
          <w:rFonts w:ascii="Times New Roman" w:hAnsi="Times New Roman" w:cs="Times New Roman"/>
          <w:b/>
          <w:bCs/>
          <w:sz w:val="24"/>
          <w:szCs w:val="24"/>
        </w:rPr>
      </w:pPr>
      <w:r w:rsidRPr="006D3DF6">
        <w:rPr>
          <w:rFonts w:ascii="Times New Roman" w:hAnsi="Times New Roman" w:cs="Times New Roman"/>
          <w:b/>
          <w:bCs/>
          <w:sz w:val="24"/>
          <w:szCs w:val="24"/>
        </w:rPr>
        <w:t>Evaluasi</w:t>
      </w:r>
    </w:p>
    <w:p w14:paraId="4152B765" w14:textId="486F9AC8" w:rsidR="00DB220F" w:rsidRDefault="0072594A" w:rsidP="00DB220F">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valuasi adalah tahap untuk mengukur keakuratan model, untuk model klasifikasi memiliki metode presisi, </w:t>
      </w:r>
      <w:r w:rsidRPr="0072594A">
        <w:rPr>
          <w:rFonts w:ascii="Times New Roman" w:hAnsi="Times New Roman" w:cs="Times New Roman"/>
          <w:i/>
          <w:iCs/>
          <w:sz w:val="24"/>
          <w:szCs w:val="24"/>
        </w:rPr>
        <w:t>recall</w:t>
      </w:r>
      <w:r>
        <w:rPr>
          <w:rFonts w:ascii="Times New Roman" w:hAnsi="Times New Roman" w:cs="Times New Roman"/>
          <w:sz w:val="24"/>
          <w:szCs w:val="24"/>
        </w:rPr>
        <w:t xml:space="preserve">, akurasi </w:t>
      </w:r>
      <w:r>
        <w:rPr>
          <w:rFonts w:ascii="Times New Roman" w:hAnsi="Times New Roman" w:cs="Times New Roman"/>
          <w:sz w:val="24"/>
          <w:szCs w:val="24"/>
        </w:rPr>
        <w:fldChar w:fldCharType="begin" w:fldLock="1"/>
      </w:r>
      <w:r w:rsidR="00DC0341">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Pr>
          <w:rFonts w:ascii="Times New Roman" w:hAnsi="Times New Roman" w:cs="Times New Roman"/>
          <w:sz w:val="24"/>
          <w:szCs w:val="24"/>
        </w:rPr>
        <w:fldChar w:fldCharType="separate"/>
      </w:r>
      <w:r w:rsidRPr="0072594A">
        <w:rPr>
          <w:rFonts w:ascii="Times New Roman" w:hAnsi="Times New Roman" w:cs="Times New Roman"/>
          <w:noProof/>
          <w:sz w:val="24"/>
          <w:szCs w:val="24"/>
        </w:rPr>
        <w:t>(Fidan, 2020)</w:t>
      </w:r>
      <w:r>
        <w:rPr>
          <w:rFonts w:ascii="Times New Roman" w:hAnsi="Times New Roman" w:cs="Times New Roman"/>
          <w:sz w:val="24"/>
          <w:szCs w:val="24"/>
        </w:rPr>
        <w:fldChar w:fldCharType="end"/>
      </w:r>
      <w:r>
        <w:rPr>
          <w:rFonts w:ascii="Times New Roman" w:hAnsi="Times New Roman" w:cs="Times New Roman"/>
          <w:sz w:val="24"/>
          <w:szCs w:val="24"/>
        </w:rPr>
        <w:t>.</w:t>
      </w:r>
      <w:r w:rsidR="00BE6CFA">
        <w:rPr>
          <w:rFonts w:ascii="Times New Roman" w:hAnsi="Times New Roman" w:cs="Times New Roman"/>
          <w:sz w:val="24"/>
          <w:szCs w:val="24"/>
        </w:rPr>
        <w:t xml:space="preserve"> Untuk menghitung metode </w:t>
      </w:r>
      <w:r w:rsidR="00BE6CFA">
        <w:rPr>
          <w:rFonts w:ascii="Times New Roman" w:hAnsi="Times New Roman" w:cs="Times New Roman"/>
          <w:i/>
          <w:iCs/>
          <w:sz w:val="24"/>
          <w:szCs w:val="24"/>
        </w:rPr>
        <w:t>precision, recall, accuration</w:t>
      </w:r>
      <w:r w:rsidR="00BE6CFA">
        <w:rPr>
          <w:rFonts w:ascii="Times New Roman" w:hAnsi="Times New Roman" w:cs="Times New Roman"/>
          <w:sz w:val="24"/>
          <w:szCs w:val="24"/>
        </w:rPr>
        <w:t xml:space="preserve"> harus memperhatikan tp</w:t>
      </w:r>
      <w:r w:rsidR="009A0FFF">
        <w:rPr>
          <w:rFonts w:ascii="Times New Roman" w:hAnsi="Times New Roman" w:cs="Times New Roman"/>
          <w:sz w:val="24"/>
          <w:szCs w:val="24"/>
        </w:rPr>
        <w:t xml:space="preserve"> (</w:t>
      </w:r>
      <w:r w:rsidR="009A0FFF">
        <w:rPr>
          <w:rFonts w:ascii="Times New Roman" w:hAnsi="Times New Roman" w:cs="Times New Roman"/>
          <w:i/>
          <w:iCs/>
          <w:sz w:val="24"/>
          <w:szCs w:val="24"/>
        </w:rPr>
        <w:t>true positive</w:t>
      </w:r>
      <w:r w:rsidR="000043FF">
        <w:rPr>
          <w:rFonts w:ascii="Times New Roman" w:hAnsi="Times New Roman" w:cs="Times New Roman"/>
          <w:i/>
          <w:iCs/>
          <w:sz w:val="24"/>
          <w:szCs w:val="24"/>
        </w:rPr>
        <w:t>)</w:t>
      </w:r>
      <w:r w:rsidR="000043FF">
        <w:rPr>
          <w:rFonts w:ascii="Times New Roman" w:hAnsi="Times New Roman" w:cs="Times New Roman"/>
          <w:sz w:val="24"/>
          <w:szCs w:val="24"/>
        </w:rPr>
        <w:t>,</w:t>
      </w:r>
      <w:r w:rsidR="00BE6CFA">
        <w:rPr>
          <w:rFonts w:ascii="Times New Roman" w:hAnsi="Times New Roman" w:cs="Times New Roman"/>
          <w:sz w:val="24"/>
          <w:szCs w:val="24"/>
        </w:rPr>
        <w:t xml:space="preserve"> fn</w:t>
      </w:r>
      <w:r w:rsidR="009A0FFF">
        <w:rPr>
          <w:rFonts w:ascii="Times New Roman" w:hAnsi="Times New Roman" w:cs="Times New Roman"/>
          <w:sz w:val="24"/>
          <w:szCs w:val="24"/>
        </w:rPr>
        <w:t xml:space="preserve"> (</w:t>
      </w:r>
      <w:r w:rsidR="009A0FFF">
        <w:rPr>
          <w:rFonts w:ascii="Times New Roman" w:hAnsi="Times New Roman" w:cs="Times New Roman"/>
          <w:i/>
          <w:iCs/>
          <w:sz w:val="24"/>
          <w:szCs w:val="24"/>
        </w:rPr>
        <w:t>false negative)</w:t>
      </w:r>
      <w:r w:rsidR="00BE6CFA">
        <w:rPr>
          <w:rFonts w:ascii="Times New Roman" w:hAnsi="Times New Roman" w:cs="Times New Roman"/>
          <w:sz w:val="24"/>
          <w:szCs w:val="24"/>
        </w:rPr>
        <w:t>, fp</w:t>
      </w:r>
      <w:r w:rsidR="004B359F">
        <w:rPr>
          <w:rFonts w:ascii="Times New Roman" w:hAnsi="Times New Roman" w:cs="Times New Roman"/>
          <w:sz w:val="24"/>
          <w:szCs w:val="24"/>
        </w:rPr>
        <w:t xml:space="preserve"> (</w:t>
      </w:r>
      <w:r w:rsidR="004B359F">
        <w:rPr>
          <w:rFonts w:ascii="Times New Roman" w:hAnsi="Times New Roman" w:cs="Times New Roman"/>
          <w:i/>
          <w:iCs/>
          <w:sz w:val="24"/>
          <w:szCs w:val="24"/>
        </w:rPr>
        <w:t>false positive)</w:t>
      </w:r>
      <w:r w:rsidR="00BE6CFA">
        <w:rPr>
          <w:rFonts w:ascii="Times New Roman" w:hAnsi="Times New Roman" w:cs="Times New Roman"/>
          <w:sz w:val="24"/>
          <w:szCs w:val="24"/>
        </w:rPr>
        <w:t>, tn</w:t>
      </w:r>
      <w:r w:rsidR="004B359F">
        <w:rPr>
          <w:rFonts w:ascii="Times New Roman" w:hAnsi="Times New Roman" w:cs="Times New Roman"/>
          <w:sz w:val="24"/>
          <w:szCs w:val="24"/>
        </w:rPr>
        <w:t xml:space="preserve"> (</w:t>
      </w:r>
      <w:r w:rsidR="004B359F">
        <w:rPr>
          <w:rFonts w:ascii="Times New Roman" w:hAnsi="Times New Roman" w:cs="Times New Roman"/>
          <w:i/>
          <w:iCs/>
          <w:sz w:val="24"/>
          <w:szCs w:val="24"/>
        </w:rPr>
        <w:t>true negative)</w:t>
      </w:r>
      <w:r w:rsidR="00BF54F2">
        <w:rPr>
          <w:rFonts w:ascii="Times New Roman" w:hAnsi="Times New Roman" w:cs="Times New Roman"/>
          <w:i/>
          <w:iCs/>
          <w:sz w:val="24"/>
          <w:szCs w:val="24"/>
        </w:rPr>
        <w:t>.</w:t>
      </w:r>
      <w:r w:rsidR="00C76676">
        <w:rPr>
          <w:rFonts w:ascii="Times New Roman" w:hAnsi="Times New Roman" w:cs="Times New Roman"/>
          <w:i/>
          <w:iCs/>
          <w:sz w:val="24"/>
          <w:szCs w:val="24"/>
        </w:rPr>
        <w:t xml:space="preserve"> </w:t>
      </w:r>
      <w:r w:rsidR="00C76676">
        <w:rPr>
          <w:rFonts w:ascii="Times New Roman" w:hAnsi="Times New Roman" w:cs="Times New Roman"/>
          <w:sz w:val="24"/>
          <w:szCs w:val="24"/>
        </w:rPr>
        <w:t>Berikut cara menghitung ke</w:t>
      </w:r>
      <w:r w:rsidR="00081D7F">
        <w:rPr>
          <w:rFonts w:ascii="Times New Roman" w:hAnsi="Times New Roman" w:cs="Times New Roman"/>
          <w:sz w:val="24"/>
          <w:szCs w:val="24"/>
        </w:rPr>
        <w:t>empat</w:t>
      </w:r>
      <w:r w:rsidR="00C76676">
        <w:rPr>
          <w:rFonts w:ascii="Times New Roman" w:hAnsi="Times New Roman" w:cs="Times New Roman"/>
          <w:sz w:val="24"/>
          <w:szCs w:val="24"/>
        </w:rPr>
        <w:t xml:space="preserve"> metode:</w:t>
      </w:r>
    </w:p>
    <w:p w14:paraId="7044669C" w14:textId="1C48801F" w:rsidR="00C76676" w:rsidRPr="0013046E" w:rsidRDefault="00DC0341" w:rsidP="00C76676">
      <w:pPr>
        <w:pStyle w:val="ListParagraph"/>
        <w:numPr>
          <w:ilvl w:val="0"/>
          <w:numId w:val="22"/>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rsidP="0013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rsidP="00D25115">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rsidP="0055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DE15C5">
      <w:pPr>
        <w:spacing w:after="0" w:line="480" w:lineRule="auto"/>
        <w:jc w:val="center"/>
        <w:rPr>
          <w:rFonts w:ascii="Times New Roman" w:hAnsi="Times New Roman" w:cs="Times New Roman"/>
          <w:b/>
          <w:bCs/>
          <w:sz w:val="24"/>
          <w:szCs w:val="24"/>
        </w:rPr>
        <w:sectPr w:rsidR="00DE15C5" w:rsidSect="00956385">
          <w:pgSz w:w="11906" w:h="16838" w:code="9"/>
          <w:pgMar w:top="1701" w:right="1701" w:bottom="1701" w:left="2268" w:header="709" w:footer="709" w:gutter="0"/>
          <w:cols w:space="708"/>
          <w:docGrid w:linePitch="360"/>
        </w:sectPr>
      </w:pPr>
    </w:p>
    <w:p w14:paraId="788354A0" w14:textId="56B4E22D" w:rsidR="00DE15C5" w:rsidRPr="00BB271D" w:rsidRDefault="00DE15C5" w:rsidP="00DE15C5">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r w:rsidR="005F7951">
        <w:rPr>
          <w:rFonts w:ascii="Times New Roman" w:hAnsi="Times New Roman" w:cs="Times New Roman"/>
          <w:b/>
          <w:bCs/>
          <w:sz w:val="24"/>
          <w:szCs w:val="24"/>
        </w:rPr>
        <w:t>I</w:t>
      </w:r>
    </w:p>
    <w:p w14:paraId="25E20361" w14:textId="33987A84" w:rsidR="00DE15C5" w:rsidRDefault="005F7951" w:rsidP="005F7951">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w:t>
      </w:r>
      <w:r w:rsidR="00AC6580">
        <w:rPr>
          <w:rFonts w:ascii="Times New Roman" w:hAnsi="Times New Roman" w:cs="Times New Roman"/>
          <w:b/>
          <w:bCs/>
          <w:sz w:val="24"/>
          <w:szCs w:val="24"/>
        </w:rPr>
        <w:t>E</w:t>
      </w:r>
      <w:r>
        <w:rPr>
          <w:rFonts w:ascii="Times New Roman" w:hAnsi="Times New Roman" w:cs="Times New Roman"/>
          <w:b/>
          <w:bCs/>
          <w:sz w:val="24"/>
          <w:szCs w:val="24"/>
        </w:rPr>
        <w:t xml:space="preserve"> PENELITIAN</w:t>
      </w:r>
    </w:p>
    <w:p w14:paraId="588E6DC5" w14:textId="77777777" w:rsidR="00B84B6E" w:rsidRPr="005F7951" w:rsidRDefault="00B84B6E" w:rsidP="005F7951">
      <w:pPr>
        <w:spacing w:after="0" w:line="480" w:lineRule="auto"/>
        <w:jc w:val="center"/>
        <w:rPr>
          <w:rFonts w:ascii="Times New Roman" w:hAnsi="Times New Roman" w:cs="Times New Roman"/>
          <w:b/>
          <w:bCs/>
          <w:sz w:val="24"/>
          <w:szCs w:val="24"/>
        </w:rPr>
      </w:pPr>
    </w:p>
    <w:p w14:paraId="076856E3" w14:textId="5B74EC0F" w:rsidR="00B86808"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E60539">
        <w:rPr>
          <w:rFonts w:ascii="Times New Roman" w:hAnsi="Times New Roman" w:cs="Times New Roman"/>
          <w:b/>
          <w:bCs/>
          <w:sz w:val="24"/>
          <w:szCs w:val="24"/>
        </w:rPr>
        <w:t>Data penelitian</w:t>
      </w:r>
    </w:p>
    <w:p w14:paraId="702A5BFE" w14:textId="351A5103" w:rsidR="005A3DE5" w:rsidRDefault="005A3DE5" w:rsidP="00BC27F6">
      <w:pPr>
        <w:spacing w:after="0" w:line="360" w:lineRule="auto"/>
        <w:ind w:left="357" w:firstLine="357"/>
        <w:jc w:val="both"/>
        <w:rPr>
          <w:rFonts w:ascii="Times New Roman" w:hAnsi="Times New Roman" w:cs="Times New Roman"/>
          <w:sz w:val="24"/>
          <w:szCs w:val="24"/>
        </w:rPr>
      </w:pPr>
      <w:r w:rsidRPr="005A3DE5">
        <w:rPr>
          <w:rFonts w:ascii="Times New Roman" w:hAnsi="Times New Roman" w:cs="Times New Roman"/>
          <w:sz w:val="24"/>
          <w:szCs w:val="24"/>
        </w:rPr>
        <w:t xml:space="preserve">Data yang di </w:t>
      </w:r>
      <w:r>
        <w:rPr>
          <w:rFonts w:ascii="Times New Roman" w:hAnsi="Times New Roman" w:cs="Times New Roman"/>
          <w:sz w:val="24"/>
          <w:szCs w:val="24"/>
        </w:rPr>
        <w:t>ambil</w:t>
      </w:r>
      <w:r w:rsidRPr="005A3DE5">
        <w:rPr>
          <w:rFonts w:ascii="Times New Roman" w:hAnsi="Times New Roman" w:cs="Times New Roman"/>
          <w:i/>
          <w:iCs/>
          <w:sz w:val="24"/>
          <w:szCs w:val="24"/>
        </w:rPr>
        <w:t xml:space="preserve"> </w:t>
      </w:r>
      <w:r w:rsidRPr="005A3DE5">
        <w:rPr>
          <w:rFonts w:ascii="Times New Roman" w:hAnsi="Times New Roman" w:cs="Times New Roman"/>
          <w:sz w:val="24"/>
          <w:szCs w:val="24"/>
        </w:rPr>
        <w:t xml:space="preserve">menggunakan </w:t>
      </w:r>
      <w:r w:rsidRPr="005A3DE5">
        <w:rPr>
          <w:rFonts w:ascii="Times New Roman" w:hAnsi="Times New Roman" w:cs="Times New Roman"/>
          <w:i/>
          <w:iCs/>
          <w:sz w:val="24"/>
          <w:szCs w:val="24"/>
        </w:rPr>
        <w:t>automa</w:t>
      </w:r>
      <w:r w:rsidRPr="005A3DE5">
        <w:rPr>
          <w:rFonts w:ascii="Times New Roman" w:hAnsi="Times New Roman" w:cs="Times New Roman"/>
          <w:sz w:val="24"/>
          <w:szCs w:val="24"/>
        </w:rPr>
        <w:t xml:space="preserve"> dengan</w:t>
      </w:r>
      <w:r w:rsidR="000F5736">
        <w:rPr>
          <w:rFonts w:ascii="Times New Roman" w:hAnsi="Times New Roman" w:cs="Times New Roman"/>
          <w:sz w:val="24"/>
          <w:szCs w:val="24"/>
        </w:rPr>
        <w:t xml:space="preserve"> melihat tag </w:t>
      </w:r>
      <w:r w:rsidR="00E775B0">
        <w:rPr>
          <w:rFonts w:ascii="Times New Roman" w:hAnsi="Times New Roman" w:cs="Times New Roman"/>
          <w:i/>
          <w:iCs/>
          <w:sz w:val="24"/>
          <w:szCs w:val="24"/>
        </w:rPr>
        <w:t xml:space="preserve">html </w:t>
      </w:r>
      <w:r w:rsidR="00E775B0">
        <w:rPr>
          <w:rFonts w:ascii="Times New Roman" w:hAnsi="Times New Roman" w:cs="Times New Roman"/>
          <w:sz w:val="24"/>
          <w:szCs w:val="24"/>
        </w:rPr>
        <w:t>peramban</w:t>
      </w:r>
      <w:r w:rsidR="000F5736">
        <w:rPr>
          <w:rFonts w:ascii="Times New Roman" w:hAnsi="Times New Roman" w:cs="Times New Roman"/>
          <w:sz w:val="24"/>
          <w:szCs w:val="24"/>
        </w:rPr>
        <w:t xml:space="preserve"> Tokopedia pada halaman ulasan pelanggan, kemudian</w:t>
      </w:r>
      <w:r w:rsidRPr="005A3DE5">
        <w:rPr>
          <w:rFonts w:ascii="Times New Roman" w:hAnsi="Times New Roman" w:cs="Times New Roman"/>
          <w:sz w:val="24"/>
          <w:szCs w:val="24"/>
        </w:rPr>
        <w:t xml:space="preserve"> me</w:t>
      </w:r>
      <w:r>
        <w:rPr>
          <w:rFonts w:ascii="Times New Roman" w:hAnsi="Times New Roman" w:cs="Times New Roman"/>
          <w:sz w:val="24"/>
          <w:szCs w:val="24"/>
        </w:rPr>
        <w:t>naruh</w:t>
      </w:r>
      <w:r w:rsidRPr="005A3DE5">
        <w:rPr>
          <w:rFonts w:ascii="Times New Roman" w:hAnsi="Times New Roman" w:cs="Times New Roman"/>
          <w:sz w:val="24"/>
          <w:szCs w:val="24"/>
        </w:rPr>
        <w:t xml:space="preserve"> tag</w:t>
      </w:r>
      <w:r w:rsidR="000F5736">
        <w:rPr>
          <w:rFonts w:ascii="Times New Roman" w:hAnsi="Times New Roman" w:cs="Times New Roman"/>
          <w:sz w:val="24"/>
          <w:szCs w:val="24"/>
        </w:rPr>
        <w:t xml:space="preserve"> </w:t>
      </w:r>
      <w:r w:rsidR="000F5736">
        <w:rPr>
          <w:rFonts w:ascii="Times New Roman" w:hAnsi="Times New Roman" w:cs="Times New Roman"/>
          <w:i/>
          <w:iCs/>
          <w:sz w:val="24"/>
          <w:szCs w:val="24"/>
        </w:rPr>
        <w:t>html</w:t>
      </w:r>
      <w:r w:rsidR="000F5736">
        <w:rPr>
          <w:rFonts w:ascii="Times New Roman" w:hAnsi="Times New Roman" w:cs="Times New Roman"/>
          <w:sz w:val="24"/>
          <w:szCs w:val="24"/>
        </w:rPr>
        <w:t xml:space="preserve"> di aplikasi </w:t>
      </w:r>
      <w:r w:rsidR="000F5736" w:rsidRPr="00302F29">
        <w:rPr>
          <w:rFonts w:ascii="Times New Roman" w:hAnsi="Times New Roman" w:cs="Times New Roman"/>
          <w:i/>
          <w:iCs/>
          <w:sz w:val="24"/>
          <w:szCs w:val="24"/>
        </w:rPr>
        <w:t>automa</w:t>
      </w:r>
      <w:r>
        <w:rPr>
          <w:rFonts w:ascii="Times New Roman" w:hAnsi="Times New Roman" w:cs="Times New Roman"/>
          <w:sz w:val="24"/>
          <w:szCs w:val="24"/>
        </w:rPr>
        <w:t>, data yang diambil untuk penelitian dari berbagai merek untuk kategori elektronik (laptop, hp) sebagai berikut:</w:t>
      </w:r>
    </w:p>
    <w:p w14:paraId="377B4F6A" w14:textId="11270C23"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lenovo</w:t>
      </w:r>
    </w:p>
    <w:p w14:paraId="58CD4DB3" w14:textId="45B3E691"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macbook</w:t>
      </w:r>
    </w:p>
    <w:p w14:paraId="3B548F0B" w14:textId="425A2814"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hp</w:t>
      </w:r>
    </w:p>
    <w:p w14:paraId="6A6B1BDC" w14:textId="4B1236F6"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chromebook</w:t>
      </w:r>
    </w:p>
    <w:p w14:paraId="0A78A3EE" w14:textId="1B491B3D"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acer</w:t>
      </w:r>
    </w:p>
    <w:p w14:paraId="3E727D6D" w14:textId="41F92F37"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xiaomi</w:t>
      </w:r>
    </w:p>
    <w:p w14:paraId="7DFBEB16" w14:textId="5D574362"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samsung</w:t>
      </w:r>
    </w:p>
    <w:p w14:paraId="20741F6E" w14:textId="358BEAE1"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vivo </w:t>
      </w:r>
    </w:p>
    <w:p w14:paraId="7410EED5" w14:textId="257FA04D"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xiaomi</w:t>
      </w:r>
    </w:p>
    <w:p w14:paraId="2C357C52" w14:textId="5BC7DA2B"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iphone</w:t>
      </w:r>
    </w:p>
    <w:p w14:paraId="1AEF2CAC" w14:textId="46E67942"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infinix</w:t>
      </w:r>
    </w:p>
    <w:p w14:paraId="4DB82E66" w14:textId="0E1BDCE0"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samsung</w:t>
      </w:r>
    </w:p>
    <w:p w14:paraId="0575CFFF" w14:textId="161D056B" w:rsidR="005A3DE5" w:rsidRPr="00F444D3" w:rsidRDefault="005A3DE5" w:rsidP="00BC27F6">
      <w:pPr>
        <w:spacing w:after="0" w:line="360" w:lineRule="auto"/>
        <w:ind w:left="357"/>
        <w:jc w:val="both"/>
        <w:rPr>
          <w:rFonts w:ascii="Times New Roman" w:hAnsi="Times New Roman" w:cs="Times New Roman"/>
          <w:sz w:val="24"/>
          <w:szCs w:val="24"/>
        </w:rPr>
      </w:pPr>
      <w:r w:rsidRPr="005A3DE5">
        <w:rPr>
          <w:rFonts w:ascii="Times New Roman" w:hAnsi="Times New Roman" w:cs="Times New Roman"/>
          <w:sz w:val="24"/>
          <w:szCs w:val="24"/>
        </w:rPr>
        <w:t xml:space="preserve">       </w:t>
      </w:r>
      <w:r>
        <w:rPr>
          <w:rFonts w:ascii="Times New Roman" w:hAnsi="Times New Roman" w:cs="Times New Roman"/>
          <w:sz w:val="24"/>
          <w:szCs w:val="24"/>
        </w:rPr>
        <w:t>Dari berbagai merek yang sudah disebutkan</w:t>
      </w:r>
      <w:r w:rsidR="00302F29">
        <w:rPr>
          <w:rFonts w:ascii="Times New Roman" w:hAnsi="Times New Roman" w:cs="Times New Roman"/>
          <w:sz w:val="24"/>
          <w:szCs w:val="24"/>
        </w:rPr>
        <w:t xml:space="preserve"> diatas</w:t>
      </w:r>
      <w:r>
        <w:rPr>
          <w:rFonts w:ascii="Times New Roman" w:hAnsi="Times New Roman" w:cs="Times New Roman"/>
          <w:sz w:val="24"/>
          <w:szCs w:val="24"/>
        </w:rPr>
        <w:t xml:space="preserve">, maka di halaman peramban Tokopedia </w:t>
      </w:r>
      <w:r w:rsidR="008244F9">
        <w:rPr>
          <w:rFonts w:ascii="Times New Roman" w:hAnsi="Times New Roman" w:cs="Times New Roman"/>
          <w:sz w:val="24"/>
          <w:szCs w:val="24"/>
        </w:rPr>
        <w:t>mencari</w:t>
      </w:r>
      <w:r>
        <w:rPr>
          <w:rFonts w:ascii="Times New Roman" w:hAnsi="Times New Roman" w:cs="Times New Roman"/>
          <w:sz w:val="24"/>
          <w:szCs w:val="24"/>
        </w:rPr>
        <w:t xml:space="preserve"> ulasan paling banyak. Data penelitian untuk kategori </w:t>
      </w:r>
      <w:r w:rsidR="00F444D3">
        <w:rPr>
          <w:rFonts w:ascii="Times New Roman" w:hAnsi="Times New Roman" w:cs="Times New Roman"/>
          <w:sz w:val="24"/>
          <w:szCs w:val="24"/>
        </w:rPr>
        <w:t xml:space="preserve">pakaian yang diambil dari kata kunci “kaos”, “kemeja”, dari kata kunci yang telah disebutkan maka di halaman peramban Tokopedia </w:t>
      </w:r>
      <w:r w:rsidR="008244F9">
        <w:rPr>
          <w:rFonts w:ascii="Times New Roman" w:hAnsi="Times New Roman" w:cs="Times New Roman"/>
          <w:sz w:val="24"/>
          <w:szCs w:val="24"/>
        </w:rPr>
        <w:t>mencari ulasan yang paling banyak</w:t>
      </w:r>
      <w:r w:rsidR="000F5736">
        <w:rPr>
          <w:rFonts w:ascii="Times New Roman" w:hAnsi="Times New Roman" w:cs="Times New Roman"/>
          <w:sz w:val="24"/>
          <w:szCs w:val="24"/>
        </w:rPr>
        <w:t>.</w:t>
      </w:r>
    </w:p>
    <w:p w14:paraId="35B2F87F" w14:textId="1ABA0C9B" w:rsidR="000F5736" w:rsidRDefault="00E60539" w:rsidP="00BC27F6">
      <w:pPr>
        <w:spacing w:after="0" w:line="360" w:lineRule="auto"/>
        <w:ind w:left="357" w:firstLine="360"/>
        <w:jc w:val="both"/>
        <w:rPr>
          <w:rFonts w:ascii="Times New Roman" w:hAnsi="Times New Roman" w:cs="Times New Roman"/>
          <w:sz w:val="24"/>
          <w:szCs w:val="24"/>
        </w:rPr>
      </w:pPr>
      <w:r w:rsidRPr="00FD7888">
        <w:rPr>
          <w:rFonts w:ascii="Times New Roman" w:hAnsi="Times New Roman" w:cs="Times New Roman"/>
          <w:sz w:val="24"/>
          <w:szCs w:val="24"/>
        </w:rPr>
        <w:t>Data penelitian yang</w:t>
      </w:r>
      <w:r w:rsidR="000F5736">
        <w:rPr>
          <w:rFonts w:ascii="Times New Roman" w:hAnsi="Times New Roman" w:cs="Times New Roman"/>
          <w:sz w:val="24"/>
          <w:szCs w:val="24"/>
        </w:rPr>
        <w:t xml:space="preserve"> terkumpul untuk data elektronik sebanyak 893 data rentang pengambilan 16 Maret – 02 Mei 2023, data pakaian terkumpul sebanyak 1573 data rentang pengambilan 30 April – 03 Mei 2023.</w:t>
      </w:r>
    </w:p>
    <w:p w14:paraId="015FF52C" w14:textId="28B944BB" w:rsidR="00E60539" w:rsidRPr="002662CA" w:rsidRDefault="00E60539" w:rsidP="00774528">
      <w:pPr>
        <w:spacing w:after="0" w:line="360" w:lineRule="auto"/>
        <w:ind w:left="360" w:firstLine="360"/>
        <w:jc w:val="both"/>
        <w:rPr>
          <w:rFonts w:ascii="Times New Roman" w:hAnsi="Times New Roman" w:cs="Times New Roman"/>
          <w:sz w:val="24"/>
          <w:szCs w:val="24"/>
        </w:rPr>
      </w:pPr>
      <w:r w:rsidRPr="00FD7888">
        <w:rPr>
          <w:rFonts w:ascii="Times New Roman" w:hAnsi="Times New Roman" w:cs="Times New Roman"/>
          <w:sz w:val="24"/>
          <w:szCs w:val="24"/>
        </w:rPr>
        <w:t xml:space="preserve"> </w:t>
      </w:r>
    </w:p>
    <w:p w14:paraId="155F3AD8" w14:textId="690ADD7B" w:rsidR="00E60539" w:rsidRDefault="00E60539" w:rsidP="00E60539">
      <w:pPr>
        <w:spacing w:after="0" w:line="360" w:lineRule="auto"/>
        <w:jc w:val="both"/>
        <w:rPr>
          <w:rFonts w:ascii="Times New Roman" w:hAnsi="Times New Roman" w:cs="Times New Roman"/>
          <w:b/>
          <w:bCs/>
          <w:sz w:val="24"/>
          <w:szCs w:val="24"/>
        </w:rPr>
      </w:pPr>
    </w:p>
    <w:p w14:paraId="572C6DA7" w14:textId="77777777" w:rsidR="00E775B0" w:rsidRPr="00E60539" w:rsidRDefault="00E775B0" w:rsidP="00E60539">
      <w:pPr>
        <w:spacing w:after="0" w:line="360" w:lineRule="auto"/>
        <w:jc w:val="both"/>
        <w:rPr>
          <w:rFonts w:ascii="Times New Roman" w:hAnsi="Times New Roman" w:cs="Times New Roman"/>
          <w:b/>
          <w:bCs/>
          <w:sz w:val="24"/>
          <w:szCs w:val="24"/>
        </w:rPr>
      </w:pPr>
    </w:p>
    <w:p w14:paraId="2F90E480" w14:textId="25623AEB" w:rsidR="00A83AAD" w:rsidRDefault="00A83AAD" w:rsidP="00EC4302">
      <w:pPr>
        <w:pStyle w:val="ListParagraph"/>
        <w:numPr>
          <w:ilvl w:val="1"/>
          <w:numId w:val="21"/>
        </w:numPr>
        <w:tabs>
          <w:tab w:val="left" w:pos="360"/>
        </w:tabs>
        <w:spacing w:after="0" w:line="360" w:lineRule="auto"/>
        <w:jc w:val="both"/>
        <w:rPr>
          <w:rFonts w:ascii="Times New Roman" w:hAnsi="Times New Roman" w:cs="Times New Roman"/>
          <w:b/>
          <w:bCs/>
          <w:sz w:val="24"/>
          <w:szCs w:val="24"/>
        </w:rPr>
      </w:pPr>
      <w:r w:rsidRPr="00E775B0">
        <w:rPr>
          <w:rFonts w:ascii="Times New Roman" w:hAnsi="Times New Roman" w:cs="Times New Roman"/>
          <w:b/>
          <w:bCs/>
          <w:sz w:val="24"/>
          <w:szCs w:val="24"/>
        </w:rPr>
        <w:lastRenderedPageBreak/>
        <w:t>Text preprocessinng</w:t>
      </w:r>
    </w:p>
    <w:p w14:paraId="2C29379C" w14:textId="61067444" w:rsidR="00E775B0" w:rsidRDefault="00E775B0" w:rsidP="00BC27F6">
      <w:pPr>
        <w:spacing w:after="0" w:line="360" w:lineRule="auto"/>
        <w:ind w:left="357" w:firstLine="357"/>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735278">
        <w:rPr>
          <w:rFonts w:ascii="Times New Roman" w:hAnsi="Times New Roman" w:cs="Times New Roman"/>
          <w:sz w:val="24"/>
          <w:szCs w:val="24"/>
        </w:rPr>
        <w:t xml:space="preserve">, berikut gambar </w:t>
      </w:r>
      <w:r w:rsidR="00735278">
        <w:rPr>
          <w:rFonts w:ascii="Times New Roman" w:hAnsi="Times New Roman" w:cs="Times New Roman"/>
          <w:i/>
          <w:iCs/>
          <w:sz w:val="24"/>
          <w:szCs w:val="24"/>
        </w:rPr>
        <w:t>flowchart preprocessing text</w:t>
      </w:r>
      <w:r w:rsidR="000C6C06">
        <w:rPr>
          <w:rFonts w:ascii="Times New Roman" w:hAnsi="Times New Roman" w:cs="Times New Roman"/>
          <w:i/>
          <w:iCs/>
          <w:sz w:val="24"/>
          <w:szCs w:val="24"/>
        </w:rPr>
        <w:t>:</w:t>
      </w:r>
    </w:p>
    <w:p w14:paraId="7440C1A9" w14:textId="77777777" w:rsidR="000C6C06" w:rsidRDefault="000C6C06" w:rsidP="000C6C06">
      <w:pPr>
        <w:keepNext/>
        <w:spacing w:after="0" w:line="360" w:lineRule="auto"/>
        <w:ind w:left="360" w:firstLine="360"/>
        <w:jc w:val="both"/>
      </w:pPr>
      <w:r>
        <w:rPr>
          <w:noProof/>
        </w:rPr>
        <w:drawing>
          <wp:inline distT="0" distB="0" distL="0" distR="0" wp14:anchorId="1A51AE55" wp14:editId="1849260E">
            <wp:extent cx="5039995" cy="3667125"/>
            <wp:effectExtent l="0" t="0" r="8255" b="9525"/>
            <wp:docPr id="1587788880" name="Picture 1" descr="A picture containing text, diagram,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788880" name="Picture 1" descr="A picture containing text, diagram, screenshot, fon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9995" cy="3667125"/>
                    </a:xfrm>
                    <a:prstGeom prst="rect">
                      <a:avLst/>
                    </a:prstGeom>
                    <a:noFill/>
                    <a:ln>
                      <a:noFill/>
                    </a:ln>
                  </pic:spPr>
                </pic:pic>
              </a:graphicData>
            </a:graphic>
          </wp:inline>
        </w:drawing>
      </w:r>
    </w:p>
    <w:p w14:paraId="5F9F6EE7" w14:textId="555B9266" w:rsidR="000C6C06" w:rsidRDefault="000C6C06" w:rsidP="000C6C06">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sidR="00EC4302">
        <w:rPr>
          <w:rFonts w:ascii="Times New Roman" w:hAnsi="Times New Roman" w:cs="Times New Roman"/>
          <w:i w:val="0"/>
          <w:iCs w:val="0"/>
          <w:color w:val="auto"/>
          <w:sz w:val="22"/>
          <w:szCs w:val="22"/>
        </w:rPr>
        <w:t xml:space="preserve">3.2 </w:t>
      </w:r>
      <w:r w:rsidR="00EC4302" w:rsidRPr="00A133E3">
        <w:rPr>
          <w:rFonts w:ascii="Times New Roman" w:hAnsi="Times New Roman" w:cs="Times New Roman"/>
          <w:i w:val="0"/>
          <w:iCs w:val="0"/>
          <w:color w:val="auto"/>
          <w:sz w:val="22"/>
          <w:szCs w:val="22"/>
        </w:rPr>
        <w:t>flowchart</w:t>
      </w:r>
      <w:r w:rsidR="00A133E3">
        <w:rPr>
          <w:rFonts w:ascii="Times New Roman" w:hAnsi="Times New Roman" w:cs="Times New Roman"/>
          <w:color w:val="auto"/>
          <w:sz w:val="22"/>
          <w:szCs w:val="22"/>
        </w:rPr>
        <w:t xml:space="preserve"> preprocessing text</w:t>
      </w:r>
    </w:p>
    <w:p w14:paraId="412451C7" w14:textId="1738E4F7" w:rsidR="00EC4302" w:rsidRDefault="00EC4302" w:rsidP="00BC27F6">
      <w:pPr>
        <w:spacing w:after="0" w:line="360" w:lineRule="auto"/>
        <w:ind w:left="357"/>
        <w:jc w:val="both"/>
        <w:rPr>
          <w:rFonts w:ascii="Times New Roman" w:hAnsi="Times New Roman" w:cs="Times New Roman"/>
          <w:sz w:val="24"/>
          <w:szCs w:val="24"/>
        </w:rPr>
      </w:pPr>
      <w:r>
        <w:tab/>
      </w:r>
      <w:r>
        <w:rPr>
          <w:rFonts w:ascii="Times New Roman" w:hAnsi="Times New Roman" w:cs="Times New Roman"/>
          <w:sz w:val="24"/>
          <w:szCs w:val="24"/>
        </w:rPr>
        <w:t xml:space="preserve">Pada gambar 3.2 menjelaskan bahwa didalam tahap </w:t>
      </w:r>
      <w:r>
        <w:rPr>
          <w:rFonts w:ascii="Times New Roman" w:hAnsi="Times New Roman" w:cs="Times New Roman"/>
          <w:i/>
          <w:iCs/>
          <w:sz w:val="24"/>
          <w:szCs w:val="24"/>
        </w:rPr>
        <w:t>preprocessing text</w:t>
      </w:r>
      <w:r>
        <w:rPr>
          <w:rFonts w:ascii="Times New Roman" w:hAnsi="Times New Roman" w:cs="Times New Roman"/>
          <w:sz w:val="24"/>
          <w:szCs w:val="24"/>
        </w:rPr>
        <w:t xml:space="preserve"> dilakukan pelabelan, kemudian ada </w:t>
      </w:r>
      <w:r>
        <w:rPr>
          <w:rFonts w:ascii="Times New Roman" w:hAnsi="Times New Roman" w:cs="Times New Roman"/>
          <w:i/>
          <w:iCs/>
          <w:sz w:val="24"/>
          <w:szCs w:val="24"/>
        </w:rPr>
        <w:t xml:space="preserve">caseFolding, punctuation removal, stopword removal, stemming, </w:t>
      </w:r>
      <w:r>
        <w:rPr>
          <w:rFonts w:ascii="Times New Roman" w:hAnsi="Times New Roman" w:cs="Times New Roman"/>
          <w:sz w:val="24"/>
          <w:szCs w:val="24"/>
        </w:rPr>
        <w:t>pembobotan kata.</w:t>
      </w:r>
      <w:r w:rsidR="009167A6">
        <w:rPr>
          <w:rFonts w:ascii="Times New Roman" w:hAnsi="Times New Roman" w:cs="Times New Roman"/>
          <w:sz w:val="24"/>
          <w:szCs w:val="24"/>
        </w:rPr>
        <w:t xml:space="preserve"> Untuk lebih jelas mengenai </w:t>
      </w:r>
      <w:r w:rsidR="009167A6">
        <w:rPr>
          <w:rFonts w:ascii="Times New Roman" w:hAnsi="Times New Roman" w:cs="Times New Roman"/>
          <w:i/>
          <w:iCs/>
          <w:sz w:val="24"/>
          <w:szCs w:val="24"/>
        </w:rPr>
        <w:t xml:space="preserve">preprocessing </w:t>
      </w:r>
      <w:r w:rsidR="009167A6">
        <w:rPr>
          <w:rFonts w:ascii="Times New Roman" w:hAnsi="Times New Roman" w:cs="Times New Roman"/>
          <w:sz w:val="24"/>
          <w:szCs w:val="24"/>
        </w:rPr>
        <w:t>yang dilakukan sebagai berikut:</w:t>
      </w:r>
    </w:p>
    <w:p w14:paraId="2139973E" w14:textId="77777777" w:rsidR="00BC27F6" w:rsidRDefault="00BC27F6" w:rsidP="00BC27F6">
      <w:pPr>
        <w:spacing w:after="0" w:line="360" w:lineRule="auto"/>
        <w:ind w:left="357"/>
        <w:jc w:val="both"/>
        <w:rPr>
          <w:rFonts w:ascii="Times New Roman" w:hAnsi="Times New Roman" w:cs="Times New Roman"/>
          <w:sz w:val="24"/>
          <w:szCs w:val="24"/>
        </w:rPr>
      </w:pPr>
    </w:p>
    <w:p w14:paraId="64D3DD95" w14:textId="7A7B50C5" w:rsidR="009167A6" w:rsidRPr="00BC27F6" w:rsidRDefault="009167A6" w:rsidP="00BC27F6">
      <w:pPr>
        <w:pStyle w:val="ListParagraph"/>
        <w:numPr>
          <w:ilvl w:val="2"/>
          <w:numId w:val="12"/>
        </w:numPr>
        <w:spacing w:line="360" w:lineRule="auto"/>
        <w:ind w:left="1080"/>
        <w:jc w:val="both"/>
        <w:rPr>
          <w:rFonts w:ascii="Times New Roman" w:hAnsi="Times New Roman" w:cs="Times New Roman"/>
          <w:b/>
          <w:bCs/>
          <w:sz w:val="24"/>
          <w:szCs w:val="24"/>
        </w:rPr>
      </w:pPr>
      <w:r w:rsidRPr="00BC27F6">
        <w:rPr>
          <w:rFonts w:ascii="Times New Roman" w:hAnsi="Times New Roman" w:cs="Times New Roman"/>
          <w:b/>
          <w:bCs/>
          <w:sz w:val="24"/>
          <w:szCs w:val="24"/>
        </w:rPr>
        <w:t>Pelabelan</w:t>
      </w:r>
    </w:p>
    <w:p w14:paraId="551AE41F" w14:textId="03AE59C6" w:rsidR="00BC27F6" w:rsidRPr="00BC27F6" w:rsidRDefault="009167A6" w:rsidP="00BC27F6">
      <w:pPr>
        <w:spacing w:after="0" w:line="360" w:lineRule="auto"/>
        <w:ind w:left="360" w:firstLine="720"/>
        <w:jc w:val="both"/>
        <w:rPr>
          <w:rFonts w:ascii="Times New Roman" w:hAnsi="Times New Roman" w:cs="Times New Roman"/>
          <w:sz w:val="24"/>
          <w:szCs w:val="24"/>
        </w:rPr>
      </w:pPr>
      <w:r w:rsidRPr="00BC27F6">
        <w:rPr>
          <w:rFonts w:ascii="Times New Roman" w:hAnsi="Times New Roman" w:cs="Times New Roman"/>
          <w:sz w:val="24"/>
          <w:szCs w:val="24"/>
        </w:rPr>
        <w:t>Data yang sudah dikumpulkan dilakukan pelabelan sesusai dengan rating, rating 1 – 5 dibedakan sebagai berikut:</w:t>
      </w:r>
    </w:p>
    <w:p w14:paraId="352290E3" w14:textId="23094EBB" w:rsidR="009167A6" w:rsidRPr="001E7A9A"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t>Rating 1 dilabelkan “sangat-buruk”</w:t>
      </w:r>
    </w:p>
    <w:p w14:paraId="2E8B566F" w14:textId="224A19E7" w:rsidR="009167A6" w:rsidRPr="001E7A9A"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t>Rating 2 dilabelkan “buruk”</w:t>
      </w:r>
    </w:p>
    <w:p w14:paraId="036D1437" w14:textId="7698D599" w:rsidR="009167A6" w:rsidRPr="001E7A9A"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t>Rating 3 dilabelkan “biasa”</w:t>
      </w:r>
    </w:p>
    <w:p w14:paraId="28BD9CC1" w14:textId="6FE7C532" w:rsidR="009167A6" w:rsidRPr="001E7A9A"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t>Rating 4 dilabelkan “baik”</w:t>
      </w:r>
    </w:p>
    <w:p w14:paraId="71801153" w14:textId="5454B588" w:rsidR="009167A6"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lastRenderedPageBreak/>
        <w:t>Rating 5 dilabelkan “sangat-baik”</w:t>
      </w:r>
    </w:p>
    <w:p w14:paraId="0D820987" w14:textId="0F4596E0" w:rsidR="004B4F6E" w:rsidRDefault="00853388" w:rsidP="004B4F6E">
      <w:p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4B4F6E">
        <w:rPr>
          <w:rFonts w:ascii="Times New Roman" w:hAnsi="Times New Roman" w:cs="Times New Roman"/>
          <w:sz w:val="24"/>
          <w:szCs w:val="24"/>
        </w:rPr>
        <w:t>rogram yang digunakan sebagai berikut:</w:t>
      </w:r>
    </w:p>
    <w:p w14:paraId="2F9B3218" w14:textId="2431E71B" w:rsidR="004B4F6E" w:rsidRPr="004B4F6E" w:rsidRDefault="004B4F6E" w:rsidP="004B4F6E">
      <w:pPr>
        <w:spacing w:after="0" w:line="360" w:lineRule="auto"/>
        <w:ind w:left="1080"/>
        <w:jc w:val="both"/>
        <w:rPr>
          <w:rFonts w:ascii="Times New Roman" w:hAnsi="Times New Roman" w:cs="Times New Roman"/>
          <w:sz w:val="24"/>
          <w:szCs w:val="24"/>
        </w:rPr>
      </w:pPr>
      <w:r>
        <w:rPr>
          <w:noProof/>
        </w:rPr>
        <w:drawing>
          <wp:inline distT="0" distB="0" distL="0" distR="0" wp14:anchorId="7F317E21" wp14:editId="0D736851">
            <wp:extent cx="4549140" cy="3055620"/>
            <wp:effectExtent l="0" t="0" r="3810" b="0"/>
            <wp:docPr id="736758378" name="Picture 3" descr="A picture containing text, screenshot, softwar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758378" name="Picture 3" descr="A picture containing text, screenshot, software, fon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49140" cy="3055620"/>
                    </a:xfrm>
                    <a:prstGeom prst="rect">
                      <a:avLst/>
                    </a:prstGeom>
                    <a:noFill/>
                    <a:ln>
                      <a:noFill/>
                    </a:ln>
                  </pic:spPr>
                </pic:pic>
              </a:graphicData>
            </a:graphic>
          </wp:inline>
        </w:drawing>
      </w:r>
    </w:p>
    <w:p w14:paraId="02533725" w14:textId="2F92C8B6" w:rsidR="004B4F6E" w:rsidRDefault="004B4F6E" w:rsidP="004B4F6E">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2.1 kode pelabelan</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77777777" w:rsidR="001E7A9A" w:rsidRDefault="001E7A9A" w:rsidP="001E7A9A">
      <w:pPr>
        <w:pStyle w:val="ListParagraph"/>
        <w:numPr>
          <w:ilvl w:val="2"/>
          <w:numId w:val="9"/>
        </w:numPr>
        <w:spacing w:line="360" w:lineRule="auto"/>
        <w:ind w:left="1080"/>
        <w:jc w:val="both"/>
        <w:rPr>
          <w:rFonts w:ascii="Times New Roman" w:hAnsi="Times New Roman" w:cs="Times New Roman"/>
          <w:b/>
          <w:bCs/>
          <w:sz w:val="24"/>
          <w:szCs w:val="24"/>
        </w:rPr>
      </w:pPr>
      <w:r w:rsidRPr="001E7A9A">
        <w:rPr>
          <w:rFonts w:ascii="Times New Roman" w:hAnsi="Times New Roman" w:cs="Times New Roman"/>
          <w:b/>
          <w:bCs/>
          <w:i/>
          <w:iCs/>
          <w:sz w:val="24"/>
          <w:szCs w:val="24"/>
        </w:rPr>
        <w:t>Casefolding</w:t>
      </w:r>
      <w:r w:rsidRPr="001E7A9A">
        <w:rPr>
          <w:rFonts w:ascii="Times New Roman" w:hAnsi="Times New Roman" w:cs="Times New Roman"/>
          <w:b/>
          <w:bCs/>
          <w:sz w:val="24"/>
          <w:szCs w:val="24"/>
        </w:rPr>
        <w:t xml:space="preserve"> </w:t>
      </w:r>
    </w:p>
    <w:p w14:paraId="2B2CC51F" w14:textId="1EDA639F" w:rsidR="001E7A9A" w:rsidRDefault="001E7A9A" w:rsidP="001E7A9A">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Program yang digunakan untuk yaitu:</w:t>
      </w:r>
    </w:p>
    <w:p w14:paraId="3894320F" w14:textId="72CC3C4D" w:rsidR="00E933BB" w:rsidRDefault="00585734" w:rsidP="001E7A9A">
      <w:pPr>
        <w:pStyle w:val="ListParagraph"/>
        <w:spacing w:line="360" w:lineRule="auto"/>
        <w:ind w:left="1080"/>
        <w:jc w:val="both"/>
        <w:rPr>
          <w:rFonts w:ascii="Times New Roman" w:hAnsi="Times New Roman" w:cs="Times New Roman"/>
          <w:sz w:val="24"/>
          <w:szCs w:val="24"/>
        </w:rPr>
      </w:pPr>
      <w:r>
        <w:rPr>
          <w:noProof/>
        </w:rPr>
        <w:drawing>
          <wp:inline distT="0" distB="0" distL="0" distR="0" wp14:anchorId="269E1143" wp14:editId="682BC909">
            <wp:extent cx="4556760" cy="2103120"/>
            <wp:effectExtent l="0" t="0" r="0" b="0"/>
            <wp:docPr id="1688035834" name="Picture 4"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035834" name="Picture 4" descr="A screen shot of a computer code&#10;&#10;Description automatically generated with low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56760" cy="2103120"/>
                    </a:xfrm>
                    <a:prstGeom prst="rect">
                      <a:avLst/>
                    </a:prstGeom>
                    <a:noFill/>
                    <a:ln>
                      <a:noFill/>
                    </a:ln>
                  </pic:spPr>
                </pic:pic>
              </a:graphicData>
            </a:graphic>
          </wp:inline>
        </w:drawing>
      </w:r>
    </w:p>
    <w:p w14:paraId="399FBA18" w14:textId="100FFDBD" w:rsidR="00585734" w:rsidRDefault="00585734" w:rsidP="00585734">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 xml:space="preserve">3.2.2 kode </w:t>
      </w:r>
      <w:r w:rsidRPr="00585734">
        <w:rPr>
          <w:rFonts w:ascii="Times New Roman" w:hAnsi="Times New Roman" w:cs="Times New Roman"/>
          <w:color w:val="auto"/>
          <w:sz w:val="22"/>
          <w:szCs w:val="22"/>
        </w:rPr>
        <w:t>caseFolding</w:t>
      </w:r>
    </w:p>
    <w:p w14:paraId="04DD5202" w14:textId="77777777" w:rsidR="00585734" w:rsidRDefault="00585734" w:rsidP="001E7A9A">
      <w:pPr>
        <w:pStyle w:val="ListParagraph"/>
        <w:spacing w:line="360" w:lineRule="auto"/>
        <w:ind w:left="1080"/>
        <w:jc w:val="both"/>
        <w:rPr>
          <w:rFonts w:ascii="Times New Roman" w:hAnsi="Times New Roman" w:cs="Times New Roman"/>
          <w:sz w:val="24"/>
          <w:szCs w:val="24"/>
        </w:rPr>
      </w:pPr>
    </w:p>
    <w:p w14:paraId="29BA7504" w14:textId="77777777" w:rsidR="003C3BA8" w:rsidRDefault="003C3BA8" w:rsidP="001E7A9A">
      <w:pPr>
        <w:pStyle w:val="ListParagraph"/>
        <w:spacing w:line="360" w:lineRule="auto"/>
        <w:ind w:left="1080"/>
        <w:jc w:val="both"/>
        <w:rPr>
          <w:rFonts w:ascii="Times New Roman" w:hAnsi="Times New Roman" w:cs="Times New Roman"/>
          <w:sz w:val="24"/>
          <w:szCs w:val="24"/>
        </w:rPr>
      </w:pPr>
    </w:p>
    <w:p w14:paraId="23276631" w14:textId="77777777" w:rsidR="003C3BA8" w:rsidRPr="00E933BB" w:rsidRDefault="003C3BA8" w:rsidP="001E7A9A">
      <w:pPr>
        <w:pStyle w:val="ListParagraph"/>
        <w:spacing w:line="360" w:lineRule="auto"/>
        <w:ind w:left="1080"/>
        <w:jc w:val="both"/>
        <w:rPr>
          <w:rFonts w:ascii="Times New Roman" w:hAnsi="Times New Roman" w:cs="Times New Roman"/>
          <w:sz w:val="24"/>
          <w:szCs w:val="24"/>
        </w:rPr>
      </w:pPr>
    </w:p>
    <w:p w14:paraId="3235B5BB" w14:textId="29E9B704" w:rsidR="009167A6" w:rsidRPr="00C51A0C" w:rsidRDefault="00FB4D9D" w:rsidP="001E7A9A">
      <w:pPr>
        <w:pStyle w:val="ListParagraph"/>
        <w:numPr>
          <w:ilvl w:val="2"/>
          <w:numId w:val="9"/>
        </w:numPr>
        <w:spacing w:line="360" w:lineRule="auto"/>
        <w:ind w:left="1080"/>
        <w:jc w:val="both"/>
        <w:rPr>
          <w:rFonts w:ascii="Times New Roman" w:hAnsi="Times New Roman" w:cs="Times New Roman"/>
          <w:b/>
          <w:bCs/>
          <w:sz w:val="24"/>
          <w:szCs w:val="24"/>
        </w:rPr>
      </w:pPr>
      <w:r>
        <w:rPr>
          <w:rFonts w:ascii="Times New Roman" w:hAnsi="Times New Roman" w:cs="Times New Roman"/>
          <w:b/>
          <w:bCs/>
          <w:i/>
          <w:iCs/>
          <w:sz w:val="24"/>
          <w:szCs w:val="24"/>
        </w:rPr>
        <w:lastRenderedPageBreak/>
        <w:t>Punctuation removal</w:t>
      </w:r>
    </w:p>
    <w:p w14:paraId="1D2D254A" w14:textId="037A2233" w:rsidR="00C51A0C" w:rsidRDefault="00C51A0C"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B0579D">
        <w:rPr>
          <w:rFonts w:ascii="Times New Roman" w:hAnsi="Times New Roman" w:cs="Times New Roman"/>
          <w:sz w:val="24"/>
          <w:szCs w:val="24"/>
        </w:rPr>
        <w:t xml:space="preserve">pada tahap ini digunakan </w:t>
      </w:r>
      <w:r w:rsidR="00B0579D">
        <w:rPr>
          <w:rFonts w:ascii="Times New Roman" w:hAnsi="Times New Roman" w:cs="Times New Roman"/>
          <w:i/>
          <w:iCs/>
          <w:sz w:val="24"/>
          <w:szCs w:val="24"/>
        </w:rPr>
        <w:t>regular expression</w:t>
      </w:r>
      <w:r w:rsidR="003C3BA8">
        <w:rPr>
          <w:rFonts w:ascii="Times New Roman" w:hAnsi="Times New Roman" w:cs="Times New Roman"/>
          <w:i/>
          <w:iCs/>
          <w:sz w:val="24"/>
          <w:szCs w:val="24"/>
        </w:rPr>
        <w:t>.</w:t>
      </w:r>
      <w:r w:rsidR="003C3BA8">
        <w:rPr>
          <w:rFonts w:ascii="Times New Roman" w:hAnsi="Times New Roman" w:cs="Times New Roman"/>
          <w:sz w:val="24"/>
          <w:szCs w:val="24"/>
        </w:rPr>
        <w:t xml:space="preserve"> Kode yang digunakan untuk tahapan ini sebagai berikut:</w:t>
      </w:r>
    </w:p>
    <w:p w14:paraId="3C7C6B25" w14:textId="6332B049" w:rsidR="003C3BA8" w:rsidRDefault="003C3BA8" w:rsidP="00C51A0C">
      <w:pPr>
        <w:pStyle w:val="ListParagraph"/>
        <w:spacing w:line="360" w:lineRule="auto"/>
        <w:ind w:left="1080"/>
        <w:jc w:val="both"/>
        <w:rPr>
          <w:rFonts w:ascii="Times New Roman" w:hAnsi="Times New Roman" w:cs="Times New Roman"/>
          <w:sz w:val="24"/>
          <w:szCs w:val="24"/>
        </w:rPr>
      </w:pPr>
      <w:r>
        <w:rPr>
          <w:noProof/>
        </w:rPr>
        <w:drawing>
          <wp:inline distT="0" distB="0" distL="0" distR="0" wp14:anchorId="619383E9" wp14:editId="1954BF11">
            <wp:extent cx="5039995" cy="2339340"/>
            <wp:effectExtent l="0" t="0" r="8255" b="3810"/>
            <wp:docPr id="1239785036" name="Picture 1" descr="A picture containing text, screenshot, font, multimed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85036" name="Picture 1" descr="A picture containing text, screenshot, font, multimedia&#10;&#10;Description automatically generated"/>
                    <pic:cNvPicPr/>
                  </pic:nvPicPr>
                  <pic:blipFill>
                    <a:blip r:embed="rId16"/>
                    <a:stretch>
                      <a:fillRect/>
                    </a:stretch>
                  </pic:blipFill>
                  <pic:spPr>
                    <a:xfrm>
                      <a:off x="0" y="0"/>
                      <a:ext cx="5039995" cy="2339340"/>
                    </a:xfrm>
                    <a:prstGeom prst="rect">
                      <a:avLst/>
                    </a:prstGeom>
                  </pic:spPr>
                </pic:pic>
              </a:graphicData>
            </a:graphic>
          </wp:inline>
        </w:drawing>
      </w:r>
      <w:r>
        <w:rPr>
          <w:rFonts w:ascii="Times New Roman" w:hAnsi="Times New Roman" w:cs="Times New Roman"/>
          <w:sz w:val="24"/>
          <w:szCs w:val="24"/>
        </w:rPr>
        <w:t xml:space="preserve"> </w:t>
      </w:r>
    </w:p>
    <w:p w14:paraId="4FE4BE95" w14:textId="0EFDADB1" w:rsidR="003C3BA8" w:rsidRPr="003C3BA8" w:rsidRDefault="003C3BA8" w:rsidP="003C3BA8">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 xml:space="preserve">3.2.3 kode </w:t>
      </w:r>
      <w:r>
        <w:rPr>
          <w:rFonts w:ascii="Times New Roman" w:hAnsi="Times New Roman" w:cs="Times New Roman"/>
          <w:color w:val="auto"/>
          <w:sz w:val="22"/>
          <w:szCs w:val="22"/>
        </w:rPr>
        <w:t>punctuation removal</w:t>
      </w:r>
    </w:p>
    <w:p w14:paraId="1E53D519" w14:textId="77777777" w:rsidR="003C3BA8" w:rsidRP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35EE7961" w:rsidR="00C51A0C" w:rsidRPr="003B106C" w:rsidRDefault="003B106C" w:rsidP="001E7A9A">
      <w:pPr>
        <w:pStyle w:val="ListParagraph"/>
        <w:numPr>
          <w:ilvl w:val="2"/>
          <w:numId w:val="9"/>
        </w:numPr>
        <w:spacing w:line="360" w:lineRule="auto"/>
        <w:ind w:left="1080"/>
        <w:jc w:val="both"/>
        <w:rPr>
          <w:rFonts w:ascii="Times New Roman" w:hAnsi="Times New Roman" w:cs="Times New Roman"/>
          <w:b/>
          <w:bCs/>
          <w:sz w:val="24"/>
          <w:szCs w:val="24"/>
        </w:rPr>
      </w:pPr>
      <w:r>
        <w:rPr>
          <w:rFonts w:ascii="Times New Roman" w:hAnsi="Times New Roman" w:cs="Times New Roman"/>
          <w:b/>
          <w:bCs/>
          <w:i/>
          <w:iCs/>
          <w:sz w:val="24"/>
          <w:szCs w:val="24"/>
        </w:rPr>
        <w:t>Stopwords removal</w:t>
      </w:r>
    </w:p>
    <w:p w14:paraId="474B0BAD" w14:textId="7F8E6F95" w:rsidR="003B106C" w:rsidRDefault="003B106C" w:rsidP="007B6172">
      <w:pPr>
        <w:pStyle w:val="ListParagraph"/>
        <w:spacing w:after="0" w:line="360" w:lineRule="auto"/>
        <w:ind w:left="1077"/>
        <w:jc w:val="both"/>
        <w:rPr>
          <w:rFonts w:ascii="Times New Roman" w:hAnsi="Times New Roman" w:cs="Times New Roman"/>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 xml:space="preserve">merupakan tahapan untuk menghilangkan kata hubung, seperti </w:t>
      </w:r>
      <w:r w:rsidR="00AB37EC">
        <w:rPr>
          <w:rFonts w:ascii="Times New Roman" w:hAnsi="Times New Roman" w:cs="Times New Roman"/>
          <w:sz w:val="24"/>
          <w:szCs w:val="24"/>
        </w:rPr>
        <w:t>“nya”, “dan”, dihapuskan karena untuk mengurangi bobot kata dalam proses pembobotan kata</w:t>
      </w:r>
      <w:r w:rsidR="008052FE">
        <w:rPr>
          <w:rFonts w:ascii="Times New Roman" w:hAnsi="Times New Roman" w:cs="Times New Roman"/>
          <w:sz w:val="24"/>
          <w:szCs w:val="24"/>
        </w:rPr>
        <w:t xml:space="preserve">, untuk tahap ini menggunakan </w:t>
      </w:r>
      <w:r w:rsidR="008052FE">
        <w:rPr>
          <w:rFonts w:ascii="Times New Roman" w:hAnsi="Times New Roman" w:cs="Times New Roman"/>
          <w:i/>
          <w:iCs/>
          <w:sz w:val="24"/>
          <w:szCs w:val="24"/>
        </w:rPr>
        <w:t xml:space="preserve">library </w:t>
      </w:r>
      <w:r w:rsidR="008052FE">
        <w:rPr>
          <w:rFonts w:ascii="Times New Roman" w:hAnsi="Times New Roman" w:cs="Times New Roman"/>
          <w:sz w:val="24"/>
          <w:szCs w:val="24"/>
        </w:rPr>
        <w:t>nltk</w:t>
      </w:r>
      <w:r w:rsidR="009D642C">
        <w:rPr>
          <w:rFonts w:ascii="Times New Roman" w:hAnsi="Times New Roman" w:cs="Times New Roman"/>
          <w:sz w:val="24"/>
          <w:szCs w:val="24"/>
        </w:rPr>
        <w:t xml:space="preserve"> bahasa indonesia</w:t>
      </w:r>
      <w:r w:rsidR="00D51435">
        <w:rPr>
          <w:rFonts w:ascii="Times New Roman" w:hAnsi="Times New Roman" w:cs="Times New Roman"/>
          <w:sz w:val="24"/>
          <w:szCs w:val="24"/>
        </w:rPr>
        <w:t>, berikut pemograman yang digunakan:</w:t>
      </w:r>
    </w:p>
    <w:p w14:paraId="2EABB9DE" w14:textId="69849598" w:rsidR="00A30AB2" w:rsidRDefault="007411A4" w:rsidP="003B106C">
      <w:pPr>
        <w:pStyle w:val="ListParagraph"/>
        <w:spacing w:line="360" w:lineRule="auto"/>
        <w:ind w:left="1080"/>
        <w:jc w:val="both"/>
        <w:rPr>
          <w:rFonts w:ascii="Times New Roman" w:hAnsi="Times New Roman" w:cs="Times New Roman"/>
          <w:sz w:val="24"/>
          <w:szCs w:val="24"/>
        </w:rPr>
      </w:pPr>
      <w:r>
        <w:rPr>
          <w:noProof/>
        </w:rPr>
        <w:lastRenderedPageBreak/>
        <w:drawing>
          <wp:inline distT="0" distB="0" distL="0" distR="0" wp14:anchorId="52D3C0CB" wp14:editId="753611A7">
            <wp:extent cx="4036619" cy="3770630"/>
            <wp:effectExtent l="0" t="0" r="2540" b="1270"/>
            <wp:docPr id="1004595940"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595940" name="Picture 1" descr="A screen shot of a computer code&#10;&#10;Description automatically generated with low confidence"/>
                    <pic:cNvPicPr/>
                  </pic:nvPicPr>
                  <pic:blipFill>
                    <a:blip r:embed="rId17"/>
                    <a:stretch>
                      <a:fillRect/>
                    </a:stretch>
                  </pic:blipFill>
                  <pic:spPr>
                    <a:xfrm>
                      <a:off x="0" y="0"/>
                      <a:ext cx="4036619" cy="3770630"/>
                    </a:xfrm>
                    <a:prstGeom prst="rect">
                      <a:avLst/>
                    </a:prstGeom>
                  </pic:spPr>
                </pic:pic>
              </a:graphicData>
            </a:graphic>
          </wp:inline>
        </w:drawing>
      </w:r>
      <w:r>
        <w:rPr>
          <w:rFonts w:ascii="Times New Roman" w:hAnsi="Times New Roman" w:cs="Times New Roman"/>
          <w:sz w:val="24"/>
          <w:szCs w:val="24"/>
        </w:rPr>
        <w:t xml:space="preserve"> </w:t>
      </w:r>
    </w:p>
    <w:p w14:paraId="38BA0DD9" w14:textId="0E0E1602" w:rsidR="007411A4" w:rsidRPr="003C3BA8" w:rsidRDefault="007411A4" w:rsidP="007411A4">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 xml:space="preserve">3.2.4 kode </w:t>
      </w:r>
      <w:r>
        <w:rPr>
          <w:rFonts w:ascii="Times New Roman" w:hAnsi="Times New Roman" w:cs="Times New Roman"/>
          <w:color w:val="auto"/>
          <w:sz w:val="22"/>
          <w:szCs w:val="22"/>
        </w:rPr>
        <w:t>stopwords removal</w:t>
      </w:r>
    </w:p>
    <w:p w14:paraId="5F1B6337" w14:textId="77777777" w:rsidR="007411A4" w:rsidRDefault="007411A4" w:rsidP="003B106C">
      <w:pPr>
        <w:pStyle w:val="ListParagraph"/>
        <w:spacing w:line="360" w:lineRule="auto"/>
        <w:ind w:left="1080"/>
        <w:jc w:val="both"/>
        <w:rPr>
          <w:rFonts w:ascii="Times New Roman" w:hAnsi="Times New Roman" w:cs="Times New Roman"/>
          <w:sz w:val="24"/>
          <w:szCs w:val="24"/>
        </w:rPr>
      </w:pPr>
    </w:p>
    <w:p w14:paraId="297BCE8B" w14:textId="77777777" w:rsidR="007411A4" w:rsidRPr="008052FE" w:rsidRDefault="007411A4" w:rsidP="003B106C">
      <w:pPr>
        <w:pStyle w:val="ListParagraph"/>
        <w:spacing w:line="360" w:lineRule="auto"/>
        <w:ind w:left="1080"/>
        <w:jc w:val="both"/>
        <w:rPr>
          <w:rFonts w:ascii="Times New Roman" w:hAnsi="Times New Roman" w:cs="Times New Roman"/>
          <w:sz w:val="24"/>
          <w:szCs w:val="24"/>
        </w:rPr>
      </w:pPr>
    </w:p>
    <w:p w14:paraId="0ACAE4CA" w14:textId="30359C46" w:rsidR="003B106C" w:rsidRPr="00BD6B6C" w:rsidRDefault="00C000D3" w:rsidP="001E7A9A">
      <w:pPr>
        <w:pStyle w:val="ListParagraph"/>
        <w:numPr>
          <w:ilvl w:val="2"/>
          <w:numId w:val="9"/>
        </w:numPr>
        <w:spacing w:line="360" w:lineRule="auto"/>
        <w:ind w:left="1080"/>
        <w:jc w:val="both"/>
        <w:rPr>
          <w:rFonts w:ascii="Times New Roman" w:hAnsi="Times New Roman" w:cs="Times New Roman"/>
          <w:b/>
          <w:bCs/>
          <w:i/>
          <w:iCs/>
          <w:sz w:val="24"/>
          <w:szCs w:val="24"/>
        </w:rPr>
      </w:pPr>
      <w:r w:rsidRPr="00BD6B6C">
        <w:rPr>
          <w:rFonts w:ascii="Times New Roman" w:hAnsi="Times New Roman" w:cs="Times New Roman"/>
          <w:b/>
          <w:bCs/>
          <w:i/>
          <w:iCs/>
          <w:sz w:val="24"/>
          <w:szCs w:val="24"/>
        </w:rPr>
        <w:t xml:space="preserve">Stemming </w:t>
      </w:r>
    </w:p>
    <w:p w14:paraId="497ADE05" w14:textId="50E6D633" w:rsidR="00BD6B6C" w:rsidRPr="00BD6B6C" w:rsidRDefault="00BD6B6C" w:rsidP="007B6172">
      <w:pPr>
        <w:pStyle w:val="ListParagraph"/>
        <w:spacing w:after="0" w:line="360" w:lineRule="auto"/>
        <w:ind w:left="1077"/>
        <w:jc w:val="both"/>
        <w:rPr>
          <w:rFonts w:ascii="Times New Roman" w:hAnsi="Times New Roman" w:cs="Times New Roman"/>
          <w:sz w:val="24"/>
          <w:szCs w:val="24"/>
        </w:rPr>
      </w:pPr>
      <w:r w:rsidRPr="00BD6B6C">
        <w:rPr>
          <w:rFonts w:ascii="Times New Roman" w:hAnsi="Times New Roman" w:cs="Times New Roman"/>
          <w:i/>
          <w:iCs/>
          <w:sz w:val="24"/>
          <w:szCs w:val="24"/>
        </w:rPr>
        <w:t xml:space="preserve">Stemming </w:t>
      </w:r>
      <w:r>
        <w:rPr>
          <w:rFonts w:ascii="Times New Roman" w:hAnsi="Times New Roman" w:cs="Times New Roman"/>
          <w:sz w:val="24"/>
          <w:szCs w:val="24"/>
        </w:rPr>
        <w:t xml:space="preserve">merupakan tahapan transformasi teks data kata menjadi ke bentuk dasar, seperti “menyapu” -&gt; “sapu”, pada tahapan ini menggunakan </w:t>
      </w:r>
      <w:r>
        <w:rPr>
          <w:rFonts w:ascii="Times New Roman" w:hAnsi="Times New Roman" w:cs="Times New Roman"/>
          <w:i/>
          <w:iCs/>
          <w:sz w:val="24"/>
          <w:szCs w:val="24"/>
        </w:rPr>
        <w:t>library</w:t>
      </w:r>
      <w:r>
        <w:rPr>
          <w:rFonts w:ascii="Times New Roman" w:hAnsi="Times New Roman" w:cs="Times New Roman"/>
          <w:sz w:val="24"/>
          <w:szCs w:val="24"/>
        </w:rPr>
        <w:t xml:space="preserve"> sastrawi, berikut pemograman sebagai berikut: </w:t>
      </w:r>
    </w:p>
    <w:p w14:paraId="3C26BB15" w14:textId="2A29B701" w:rsidR="00C000D3" w:rsidRDefault="00F8372C" w:rsidP="00C000D3">
      <w:pPr>
        <w:pStyle w:val="ListParagraph"/>
        <w:spacing w:line="360" w:lineRule="auto"/>
        <w:ind w:left="1080"/>
        <w:jc w:val="both"/>
        <w:rPr>
          <w:rFonts w:ascii="Times New Roman" w:hAnsi="Times New Roman" w:cs="Times New Roman"/>
          <w:b/>
          <w:bCs/>
          <w:sz w:val="24"/>
          <w:szCs w:val="24"/>
        </w:rPr>
      </w:pPr>
      <w:r>
        <w:rPr>
          <w:noProof/>
        </w:rPr>
        <w:drawing>
          <wp:inline distT="0" distB="0" distL="0" distR="0" wp14:anchorId="1D5E6420" wp14:editId="79EA4622">
            <wp:extent cx="5039995" cy="2561590"/>
            <wp:effectExtent l="0" t="0" r="8255" b="0"/>
            <wp:docPr id="463607165"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3607165" name="Picture 1" descr="A picture containing text, screenshot, font&#10;&#10;Description automatically generated"/>
                    <pic:cNvPicPr/>
                  </pic:nvPicPr>
                  <pic:blipFill>
                    <a:blip r:embed="rId18"/>
                    <a:stretch>
                      <a:fillRect/>
                    </a:stretch>
                  </pic:blipFill>
                  <pic:spPr>
                    <a:xfrm>
                      <a:off x="0" y="0"/>
                      <a:ext cx="5039995" cy="2561590"/>
                    </a:xfrm>
                    <a:prstGeom prst="rect">
                      <a:avLst/>
                    </a:prstGeom>
                  </pic:spPr>
                </pic:pic>
              </a:graphicData>
            </a:graphic>
          </wp:inline>
        </w:drawing>
      </w:r>
    </w:p>
    <w:p w14:paraId="6F0300D7" w14:textId="614438C1" w:rsidR="001D5964" w:rsidRDefault="00F8372C" w:rsidP="001D5964">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lastRenderedPageBreak/>
        <w:t xml:space="preserve">                       Gambar </w:t>
      </w:r>
      <w:r>
        <w:rPr>
          <w:rFonts w:ascii="Times New Roman" w:hAnsi="Times New Roman" w:cs="Times New Roman"/>
          <w:i w:val="0"/>
          <w:iCs w:val="0"/>
          <w:color w:val="auto"/>
          <w:sz w:val="22"/>
          <w:szCs w:val="22"/>
        </w:rPr>
        <w:t xml:space="preserve">3.2.5 kode </w:t>
      </w:r>
      <w:r w:rsidR="007B6172">
        <w:rPr>
          <w:rFonts w:ascii="Times New Roman" w:hAnsi="Times New Roman" w:cs="Times New Roman"/>
          <w:color w:val="auto"/>
          <w:sz w:val="22"/>
          <w:szCs w:val="22"/>
        </w:rPr>
        <w:t>stemming.</w:t>
      </w:r>
      <w:r w:rsidR="001D5964">
        <w:rPr>
          <w:rFonts w:ascii="Times New Roman" w:hAnsi="Times New Roman" w:cs="Times New Roman"/>
          <w:color w:val="auto"/>
          <w:sz w:val="22"/>
          <w:szCs w:val="22"/>
        </w:rPr>
        <w:br/>
      </w:r>
    </w:p>
    <w:p w14:paraId="3591711E" w14:textId="2B28E5E5" w:rsidR="001D5964" w:rsidRPr="001D5964" w:rsidRDefault="001D5964" w:rsidP="001D5964">
      <w:r>
        <w:tab/>
        <w:t xml:space="preserve">   </w:t>
      </w:r>
    </w:p>
    <w:p w14:paraId="7C90F2D3" w14:textId="37AC1A01" w:rsidR="007B6172" w:rsidRPr="003B611C" w:rsidRDefault="003B611C" w:rsidP="00F820FE">
      <w:pPr>
        <w:pStyle w:val="ListParagraph"/>
        <w:numPr>
          <w:ilvl w:val="2"/>
          <w:numId w:val="9"/>
        </w:numPr>
        <w:spacing w:after="0" w:line="360" w:lineRule="auto"/>
        <w:ind w:left="900"/>
        <w:jc w:val="both"/>
        <w:rPr>
          <w:rFonts w:ascii="Times New Roman" w:hAnsi="Times New Roman" w:cs="Times New Roman"/>
          <w:sz w:val="24"/>
          <w:szCs w:val="24"/>
        </w:rPr>
      </w:pPr>
      <w:r w:rsidRPr="003B611C">
        <w:rPr>
          <w:rFonts w:ascii="Times New Roman" w:hAnsi="Times New Roman" w:cs="Times New Roman"/>
          <w:b/>
          <w:bCs/>
          <w:sz w:val="24"/>
          <w:szCs w:val="24"/>
        </w:rPr>
        <w:t>Pembobotan kata</w:t>
      </w:r>
    </w:p>
    <w:p w14:paraId="5163B3FC" w14:textId="0FFCC1FC" w:rsidR="003B611C" w:rsidRDefault="003B611C" w:rsidP="00F820FE">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Pada tahap ini melakukan pembobotan kata </w:t>
      </w:r>
      <w:r w:rsidR="00F67ED6">
        <w:rPr>
          <w:rFonts w:ascii="Times New Roman" w:hAnsi="Times New Roman" w:cs="Times New Roman"/>
          <w:sz w:val="24"/>
          <w:szCs w:val="24"/>
        </w:rPr>
        <w:t xml:space="preserve">dilakukan setelah </w:t>
      </w:r>
      <w:r w:rsidR="00F67ED6">
        <w:rPr>
          <w:rFonts w:ascii="Times New Roman" w:hAnsi="Times New Roman" w:cs="Times New Roman"/>
          <w:i/>
          <w:iCs/>
          <w:sz w:val="24"/>
          <w:szCs w:val="24"/>
        </w:rPr>
        <w:t>casefolding, punctuation removal, stopwords removal, stemming</w:t>
      </w:r>
      <w:r w:rsidR="007F7059">
        <w:rPr>
          <w:rFonts w:ascii="Times New Roman" w:hAnsi="Times New Roman" w:cs="Times New Roman"/>
          <w:i/>
          <w:iCs/>
          <w:sz w:val="24"/>
          <w:szCs w:val="24"/>
        </w:rPr>
        <w:t xml:space="preserve">. </w:t>
      </w:r>
      <w:r w:rsidR="007F7059">
        <w:rPr>
          <w:rFonts w:ascii="Times New Roman" w:hAnsi="Times New Roman" w:cs="Times New Roman"/>
          <w:sz w:val="24"/>
          <w:szCs w:val="24"/>
        </w:rPr>
        <w:t xml:space="preserve">Pembobotan kata dilakukan untuk pemodelan </w:t>
      </w:r>
      <w:r w:rsidR="007F7059">
        <w:rPr>
          <w:rFonts w:ascii="Times New Roman" w:hAnsi="Times New Roman" w:cs="Times New Roman"/>
          <w:i/>
          <w:iCs/>
          <w:sz w:val="24"/>
          <w:szCs w:val="24"/>
        </w:rPr>
        <w:t>machine learning</w:t>
      </w:r>
      <w:r w:rsidR="001E69F5">
        <w:rPr>
          <w:rFonts w:ascii="Times New Roman" w:hAnsi="Times New Roman" w:cs="Times New Roman"/>
          <w:i/>
          <w:iCs/>
          <w:sz w:val="24"/>
          <w:szCs w:val="24"/>
        </w:rPr>
        <w:t>,</w:t>
      </w:r>
      <w:r w:rsidR="001E69F5">
        <w:rPr>
          <w:rFonts w:ascii="Times New Roman" w:hAnsi="Times New Roman" w:cs="Times New Roman"/>
          <w:sz w:val="24"/>
          <w:szCs w:val="24"/>
        </w:rPr>
        <w:t xml:space="preserve"> cara kerja tahap ini memecah kalimat data teks menjadi per kata atau</w:t>
      </w:r>
      <w:r w:rsidR="001E69F5" w:rsidRPr="00C462CA">
        <w:rPr>
          <w:rFonts w:ascii="Times New Roman" w:hAnsi="Times New Roman" w:cs="Times New Roman"/>
          <w:i/>
          <w:iCs/>
          <w:sz w:val="24"/>
          <w:szCs w:val="24"/>
        </w:rPr>
        <w:t xml:space="preserve"> term</w:t>
      </w:r>
      <w:r w:rsidR="00C462CA">
        <w:rPr>
          <w:rFonts w:ascii="Times New Roman" w:hAnsi="Times New Roman" w:cs="Times New Roman"/>
          <w:sz w:val="24"/>
          <w:szCs w:val="24"/>
        </w:rPr>
        <w:t xml:space="preserve">, mengitung kemunculan </w:t>
      </w:r>
      <w:r w:rsidR="00C462CA">
        <w:rPr>
          <w:rFonts w:ascii="Times New Roman" w:hAnsi="Times New Roman" w:cs="Times New Roman"/>
          <w:i/>
          <w:iCs/>
          <w:sz w:val="24"/>
          <w:szCs w:val="24"/>
        </w:rPr>
        <w:t xml:space="preserve">term </w:t>
      </w:r>
      <w:r w:rsidR="00C462CA">
        <w:rPr>
          <w:rFonts w:ascii="Times New Roman" w:hAnsi="Times New Roman" w:cs="Times New Roman"/>
          <w:sz w:val="24"/>
          <w:szCs w:val="24"/>
        </w:rPr>
        <w:t xml:space="preserve">disetiap dokumen, menghitung </w:t>
      </w:r>
      <w:r w:rsidR="00C462CA">
        <w:rPr>
          <w:rFonts w:ascii="Times New Roman" w:hAnsi="Times New Roman" w:cs="Times New Roman"/>
          <w:i/>
          <w:iCs/>
          <w:sz w:val="24"/>
          <w:szCs w:val="24"/>
        </w:rPr>
        <w:t>inverse document frequency</w:t>
      </w:r>
      <w:r w:rsidR="00C462CA">
        <w:rPr>
          <w:rFonts w:ascii="Times New Roman" w:hAnsi="Times New Roman" w:cs="Times New Roman"/>
          <w:sz w:val="24"/>
          <w:szCs w:val="24"/>
        </w:rPr>
        <w:t xml:space="preserve"> dengan rumus komputasi sebagai berikut:</w:t>
      </w:r>
    </w:p>
    <w:p w14:paraId="5E84F571" w14:textId="5C129672" w:rsidR="00C462CA" w:rsidRDefault="00C462CA" w:rsidP="00C462CA">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n = </w:t>
      </w:r>
      <w:r w:rsidR="007A5F71">
        <w:rPr>
          <w:rFonts w:ascii="Times New Roman" w:hAnsi="Times New Roman" w:cs="Times New Roman"/>
          <w:sz w:val="24"/>
          <w:szCs w:val="24"/>
        </w:rPr>
        <w:t>jumlah data</w:t>
      </w:r>
    </w:p>
    <w:p w14:paraId="570D8285" w14:textId="754CCB31" w:rsidR="007A5F71" w:rsidRDefault="007A5F71" w:rsidP="00C462CA">
      <w:pPr>
        <w:pStyle w:val="ListParagraph"/>
        <w:spacing w:after="0" w:line="360" w:lineRule="auto"/>
        <w:ind w:left="902"/>
        <w:jc w:val="both"/>
        <w:rPr>
          <w:rFonts w:ascii="Times New Roman" w:hAnsi="Times New Roman" w:cs="Times New Roman"/>
          <w:sz w:val="24"/>
          <w:szCs w:val="24"/>
        </w:rPr>
      </w:pPr>
      <w:r>
        <w:rPr>
          <w:rFonts w:ascii="Times New Roman" w:hAnsi="Times New Roman" w:cs="Times New Roman"/>
          <w:sz w:val="24"/>
          <w:szCs w:val="24"/>
        </w:rPr>
        <w:t xml:space="preserve">df = kemunculan frekuensi kata di setiap dokumen </w:t>
      </w:r>
    </w:p>
    <w:p w14:paraId="23929E1C" w14:textId="2DED1F96" w:rsidR="00C462CA" w:rsidRPr="00C462CA" w:rsidRDefault="00C462CA" w:rsidP="00C462CA">
      <w:pPr>
        <w:pStyle w:val="ListParagraph"/>
        <w:spacing w:after="0" w:line="360" w:lineRule="auto"/>
        <w:ind w:left="902"/>
        <w:jc w:val="both"/>
        <w:rPr>
          <w:rFonts w:ascii="Times New Roman" w:hAnsi="Times New Roman" w:cs="Times New Roman"/>
          <w:sz w:val="24"/>
          <w:szCs w:val="24"/>
        </w:rPr>
      </w:pPr>
      <m:oMathPara>
        <m:oMath>
          <m:r>
            <w:rPr>
              <w:rFonts w:ascii="Cambria Math" w:hAnsi="Cambria Math" w:cs="Times New Roman"/>
              <w:sz w:val="24"/>
              <w:szCs w:val="24"/>
            </w:rPr>
            <m:t>TFIDF= log10(n/df)</m:t>
          </m:r>
        </m:oMath>
      </m:oMathPara>
    </w:p>
    <w:p w14:paraId="733D19BD" w14:textId="77777777" w:rsidR="00E775B0" w:rsidRDefault="00E775B0" w:rsidP="007B6172">
      <w:pPr>
        <w:spacing w:after="0" w:line="360" w:lineRule="auto"/>
        <w:jc w:val="both"/>
        <w:rPr>
          <w:rFonts w:ascii="Times New Roman" w:hAnsi="Times New Roman" w:cs="Times New Roman"/>
          <w:b/>
          <w:bCs/>
          <w:sz w:val="24"/>
          <w:szCs w:val="24"/>
        </w:rPr>
      </w:pPr>
    </w:p>
    <w:p w14:paraId="6C6D9573" w14:textId="5F3115A4" w:rsidR="00F820FE" w:rsidRDefault="00D11C19" w:rsidP="00B346F2">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Tahap ini menggunakan </w:t>
      </w:r>
      <w:r>
        <w:rPr>
          <w:rFonts w:ascii="Times New Roman" w:hAnsi="Times New Roman" w:cs="Times New Roman"/>
          <w:i/>
          <w:iCs/>
          <w:sz w:val="24"/>
          <w:szCs w:val="24"/>
        </w:rPr>
        <w:t>library scikit-learn</w:t>
      </w:r>
      <w:r>
        <w:rPr>
          <w:rFonts w:ascii="Times New Roman" w:hAnsi="Times New Roman" w:cs="Times New Roman"/>
          <w:sz w:val="24"/>
          <w:szCs w:val="24"/>
        </w:rPr>
        <w:t xml:space="preserve"> </w:t>
      </w:r>
      <w:r>
        <w:rPr>
          <w:rFonts w:ascii="Times New Roman" w:hAnsi="Times New Roman" w:cs="Times New Roman"/>
          <w:i/>
          <w:iCs/>
          <w:sz w:val="24"/>
          <w:szCs w:val="24"/>
        </w:rPr>
        <w:t>tfidfvectorizer</w:t>
      </w:r>
      <w:r w:rsidR="00B346F2">
        <w:rPr>
          <w:rFonts w:ascii="Times New Roman" w:hAnsi="Times New Roman" w:cs="Times New Roman"/>
          <w:sz w:val="24"/>
          <w:szCs w:val="24"/>
        </w:rPr>
        <w:t xml:space="preserve"> berikut program yang digunakan berikut ini:</w:t>
      </w:r>
    </w:p>
    <w:p w14:paraId="2B9D48A8" w14:textId="2FB54CD9" w:rsidR="00B346F2" w:rsidRDefault="00B346F2" w:rsidP="00B346F2">
      <w:pPr>
        <w:spacing w:after="0" w:line="360" w:lineRule="auto"/>
        <w:ind w:left="720"/>
        <w:jc w:val="both"/>
        <w:rPr>
          <w:rFonts w:ascii="Times New Roman" w:hAnsi="Times New Roman" w:cs="Times New Roman"/>
          <w:sz w:val="24"/>
          <w:szCs w:val="24"/>
        </w:rPr>
      </w:pPr>
      <w:r>
        <w:rPr>
          <w:noProof/>
        </w:rPr>
        <w:drawing>
          <wp:inline distT="0" distB="0" distL="0" distR="0" wp14:anchorId="5951E0E5" wp14:editId="36E10027">
            <wp:extent cx="5039995" cy="1584325"/>
            <wp:effectExtent l="0" t="0" r="8255" b="0"/>
            <wp:docPr id="161055360"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055360" name="Picture 1" descr="A screen shot of a computer code&#10;&#10;Description automatically generated with low confidence"/>
                    <pic:cNvPicPr/>
                  </pic:nvPicPr>
                  <pic:blipFill>
                    <a:blip r:embed="rId19"/>
                    <a:stretch>
                      <a:fillRect/>
                    </a:stretch>
                  </pic:blipFill>
                  <pic:spPr>
                    <a:xfrm>
                      <a:off x="0" y="0"/>
                      <a:ext cx="5039995" cy="1584325"/>
                    </a:xfrm>
                    <a:prstGeom prst="rect">
                      <a:avLst/>
                    </a:prstGeom>
                  </pic:spPr>
                </pic:pic>
              </a:graphicData>
            </a:graphic>
          </wp:inline>
        </w:drawing>
      </w:r>
    </w:p>
    <w:p w14:paraId="1E8576CA" w14:textId="6847B583" w:rsidR="00B346F2" w:rsidRDefault="00B346F2" w:rsidP="00B346F2">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 xml:space="preserve">3.2.6 kode </w:t>
      </w:r>
      <w:r>
        <w:rPr>
          <w:rFonts w:ascii="Times New Roman" w:hAnsi="Times New Roman" w:cs="Times New Roman"/>
          <w:color w:val="auto"/>
          <w:sz w:val="22"/>
          <w:szCs w:val="22"/>
        </w:rPr>
        <w:t>pembobotan kata.</w:t>
      </w:r>
    </w:p>
    <w:p w14:paraId="4967346D" w14:textId="7FF72A3F" w:rsidR="002A1843" w:rsidRPr="002A1843" w:rsidRDefault="002A1843" w:rsidP="002A1843">
      <w:pPr>
        <w:spacing w:after="0" w:line="360" w:lineRule="auto"/>
        <w:ind w:left="720"/>
        <w:jc w:val="both"/>
        <w:rPr>
          <w:rFonts w:ascii="Times New Roman" w:hAnsi="Times New Roman" w:cs="Times New Roman"/>
          <w:i/>
          <w:iCs/>
          <w:sz w:val="24"/>
          <w:szCs w:val="24"/>
        </w:rPr>
      </w:pPr>
      <w:r w:rsidRPr="002A1843">
        <w:rPr>
          <w:rFonts w:ascii="Times New Roman" w:hAnsi="Times New Roman" w:cs="Times New Roman"/>
          <w:sz w:val="24"/>
          <w:szCs w:val="24"/>
        </w:rPr>
        <w:t xml:space="preserve">Pada gambar 3.2.6 </w:t>
      </w:r>
      <w:r>
        <w:rPr>
          <w:rFonts w:ascii="Times New Roman" w:hAnsi="Times New Roman" w:cs="Times New Roman"/>
          <w:sz w:val="24"/>
          <w:szCs w:val="24"/>
        </w:rPr>
        <w:t xml:space="preserve">data yang sudah bersih dari </w:t>
      </w:r>
      <w:r>
        <w:rPr>
          <w:rFonts w:ascii="Times New Roman" w:hAnsi="Times New Roman" w:cs="Times New Roman"/>
          <w:i/>
          <w:iCs/>
          <w:sz w:val="24"/>
          <w:szCs w:val="24"/>
        </w:rPr>
        <w:t>preprocessing</w:t>
      </w:r>
      <w:r>
        <w:rPr>
          <w:rFonts w:ascii="Times New Roman" w:hAnsi="Times New Roman" w:cs="Times New Roman"/>
          <w:sz w:val="24"/>
          <w:szCs w:val="24"/>
        </w:rPr>
        <w:t xml:space="preserve"> dilakukan </w:t>
      </w:r>
      <w:r>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lalu sesudah dilakukan </w:t>
      </w:r>
      <w:r>
        <w:rPr>
          <w:rFonts w:ascii="Times New Roman" w:hAnsi="Times New Roman" w:cs="Times New Roman"/>
          <w:i/>
          <w:iCs/>
          <w:sz w:val="24"/>
          <w:szCs w:val="24"/>
        </w:rPr>
        <w:t>term frequency inverse document</w:t>
      </w:r>
      <w:r>
        <w:rPr>
          <w:rFonts w:ascii="Times New Roman" w:hAnsi="Times New Roman" w:cs="Times New Roman"/>
          <w:sz w:val="24"/>
          <w:szCs w:val="24"/>
        </w:rPr>
        <w:t xml:space="preserve"> ubah datanya menjadi bentuk tipe data </w:t>
      </w:r>
      <w:r>
        <w:rPr>
          <w:rFonts w:ascii="Times New Roman" w:hAnsi="Times New Roman" w:cs="Times New Roman"/>
          <w:i/>
          <w:iCs/>
          <w:sz w:val="24"/>
          <w:szCs w:val="24"/>
        </w:rPr>
        <w:t>array.</w:t>
      </w:r>
    </w:p>
    <w:p w14:paraId="0BF5B741" w14:textId="77777777" w:rsidR="00B346F2" w:rsidRPr="00B346F2" w:rsidRDefault="00B346F2" w:rsidP="00B346F2">
      <w:pPr>
        <w:spacing w:after="0" w:line="360" w:lineRule="auto"/>
        <w:ind w:left="720"/>
        <w:jc w:val="both"/>
        <w:rPr>
          <w:rFonts w:ascii="Times New Roman" w:hAnsi="Times New Roman" w:cs="Times New Roman"/>
          <w:sz w:val="24"/>
          <w:szCs w:val="24"/>
        </w:rPr>
      </w:pPr>
    </w:p>
    <w:p w14:paraId="447B1EDD" w14:textId="09FA8287" w:rsidR="00A83AAD" w:rsidRDefault="00A83AAD" w:rsidP="0096200D">
      <w:pPr>
        <w:pStyle w:val="ListParagraph"/>
        <w:numPr>
          <w:ilvl w:val="1"/>
          <w:numId w:val="21"/>
        </w:numPr>
        <w:spacing w:after="0" w:line="360" w:lineRule="auto"/>
        <w:jc w:val="both"/>
        <w:rPr>
          <w:rFonts w:ascii="Times New Roman" w:hAnsi="Times New Roman" w:cs="Times New Roman"/>
          <w:b/>
          <w:bCs/>
          <w:sz w:val="24"/>
          <w:szCs w:val="24"/>
        </w:rPr>
      </w:pPr>
      <w:r w:rsidRPr="007B6172">
        <w:rPr>
          <w:rFonts w:ascii="Times New Roman" w:hAnsi="Times New Roman" w:cs="Times New Roman"/>
          <w:b/>
          <w:bCs/>
          <w:sz w:val="24"/>
          <w:szCs w:val="24"/>
        </w:rPr>
        <w:t>Pemodelan</w:t>
      </w:r>
    </w:p>
    <w:p w14:paraId="03174F49" w14:textId="37929A05" w:rsidR="0096200D" w:rsidRDefault="00E60901" w:rsidP="0096200D">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ada tahap pemodelan merupakan tahap untuk melatih data </w:t>
      </w:r>
      <w:r w:rsidR="00F842E2">
        <w:rPr>
          <w:rFonts w:ascii="Times New Roman" w:hAnsi="Times New Roman" w:cs="Times New Roman"/>
          <w:sz w:val="24"/>
          <w:szCs w:val="24"/>
        </w:rPr>
        <w:t xml:space="preserve">menggunakan </w:t>
      </w:r>
      <w:r w:rsidR="00F842E2">
        <w:rPr>
          <w:rFonts w:ascii="Times New Roman" w:hAnsi="Times New Roman" w:cs="Times New Roman"/>
          <w:i/>
          <w:iCs/>
          <w:sz w:val="24"/>
          <w:szCs w:val="24"/>
        </w:rPr>
        <w:t xml:space="preserve">machine learning </w:t>
      </w:r>
      <w:r w:rsidR="00F842E2">
        <w:rPr>
          <w:rFonts w:ascii="Times New Roman" w:hAnsi="Times New Roman" w:cs="Times New Roman"/>
          <w:sz w:val="24"/>
          <w:szCs w:val="24"/>
        </w:rPr>
        <w:t xml:space="preserve">pada penelitian ini menggunakan </w:t>
      </w:r>
      <w:r w:rsidR="00F842E2">
        <w:rPr>
          <w:rFonts w:ascii="Times New Roman" w:hAnsi="Times New Roman" w:cs="Times New Roman"/>
          <w:i/>
          <w:iCs/>
          <w:sz w:val="24"/>
          <w:szCs w:val="24"/>
        </w:rPr>
        <w:t>decision tree, naives bayes, k-neareast neighbor</w:t>
      </w:r>
      <w:r w:rsidR="00EF26B2">
        <w:rPr>
          <w:rFonts w:ascii="Times New Roman" w:hAnsi="Times New Roman" w:cs="Times New Roman"/>
          <w:sz w:val="24"/>
          <w:szCs w:val="24"/>
        </w:rPr>
        <w:t>.</w:t>
      </w:r>
    </w:p>
    <w:p w14:paraId="0799764F" w14:textId="77777777" w:rsidR="00936507" w:rsidRPr="0096200D" w:rsidRDefault="00936507" w:rsidP="0096200D">
      <w:pPr>
        <w:pStyle w:val="ListParagraph"/>
        <w:spacing w:after="0" w:line="360" w:lineRule="auto"/>
        <w:jc w:val="both"/>
        <w:rPr>
          <w:rFonts w:ascii="Times New Roman" w:hAnsi="Times New Roman" w:cs="Times New Roman"/>
          <w:sz w:val="24"/>
          <w:szCs w:val="24"/>
        </w:rPr>
      </w:pPr>
    </w:p>
    <w:p w14:paraId="7B89CD18" w14:textId="57F1FA33" w:rsidR="007B6172" w:rsidRPr="0096200D" w:rsidRDefault="0096200D" w:rsidP="007B6172">
      <w:pPr>
        <w:pStyle w:val="ListParagraph"/>
        <w:numPr>
          <w:ilvl w:val="2"/>
          <w:numId w:val="21"/>
        </w:numPr>
        <w:spacing w:after="0" w:line="360" w:lineRule="auto"/>
        <w:jc w:val="both"/>
        <w:rPr>
          <w:rFonts w:ascii="Times New Roman" w:hAnsi="Times New Roman" w:cs="Times New Roman"/>
          <w:b/>
          <w:bCs/>
          <w:sz w:val="24"/>
          <w:szCs w:val="24"/>
        </w:rPr>
      </w:pPr>
      <w:r w:rsidRPr="0096200D">
        <w:rPr>
          <w:rFonts w:ascii="Times New Roman" w:hAnsi="Times New Roman" w:cs="Times New Roman"/>
          <w:b/>
          <w:bCs/>
          <w:i/>
          <w:iCs/>
          <w:sz w:val="24"/>
          <w:szCs w:val="24"/>
        </w:rPr>
        <w:lastRenderedPageBreak/>
        <w:t>Naives bayes</w:t>
      </w:r>
    </w:p>
    <w:p w14:paraId="467BC2EE" w14:textId="3623C63F" w:rsidR="0096200D" w:rsidRDefault="00F8095C" w:rsidP="0096200D">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ada tahap ini menggunakan</w:t>
      </w:r>
      <w:r w:rsidR="00861FBA">
        <w:rPr>
          <w:rFonts w:ascii="Times New Roman" w:hAnsi="Times New Roman" w:cs="Times New Roman"/>
          <w:sz w:val="24"/>
          <w:szCs w:val="24"/>
        </w:rPr>
        <w:t xml:space="preserve"> </w:t>
      </w:r>
      <w:r w:rsidR="00861FBA">
        <w:rPr>
          <w:rFonts w:ascii="Times New Roman" w:hAnsi="Times New Roman" w:cs="Times New Roman"/>
          <w:i/>
          <w:iCs/>
          <w:sz w:val="24"/>
          <w:szCs w:val="24"/>
        </w:rPr>
        <w:t>machine learninng</w:t>
      </w:r>
      <w:r>
        <w:rPr>
          <w:rFonts w:ascii="Times New Roman" w:hAnsi="Times New Roman" w:cs="Times New Roman"/>
          <w:sz w:val="24"/>
          <w:szCs w:val="24"/>
        </w:rPr>
        <w:t xml:space="preserve"> </w:t>
      </w:r>
      <w:r>
        <w:rPr>
          <w:rFonts w:ascii="Times New Roman" w:hAnsi="Times New Roman" w:cs="Times New Roman"/>
          <w:i/>
          <w:iCs/>
          <w:sz w:val="24"/>
          <w:szCs w:val="24"/>
        </w:rPr>
        <w:t>naiv</w:t>
      </w:r>
      <w:r w:rsidR="00451A43">
        <w:rPr>
          <w:rFonts w:ascii="Times New Roman" w:hAnsi="Times New Roman" w:cs="Times New Roman"/>
          <w:i/>
          <w:iCs/>
          <w:sz w:val="24"/>
          <w:szCs w:val="24"/>
        </w:rPr>
        <w:t xml:space="preserve">es bayes </w:t>
      </w:r>
      <w:r w:rsidR="00451A43">
        <w:rPr>
          <w:rFonts w:ascii="Times New Roman" w:hAnsi="Times New Roman" w:cs="Times New Roman"/>
          <w:sz w:val="24"/>
          <w:szCs w:val="24"/>
        </w:rPr>
        <w:t xml:space="preserve">dari </w:t>
      </w:r>
      <w:r w:rsidR="00451A43">
        <w:rPr>
          <w:rFonts w:ascii="Times New Roman" w:hAnsi="Times New Roman" w:cs="Times New Roman"/>
          <w:i/>
          <w:iCs/>
          <w:sz w:val="24"/>
          <w:szCs w:val="24"/>
        </w:rPr>
        <w:t>libray scikit-learn</w:t>
      </w:r>
      <w:r w:rsidR="002A5CBF">
        <w:rPr>
          <w:rFonts w:ascii="Times New Roman" w:hAnsi="Times New Roman" w:cs="Times New Roman"/>
          <w:sz w:val="24"/>
          <w:szCs w:val="24"/>
        </w:rPr>
        <w:t xml:space="preserve">, </w:t>
      </w:r>
      <w:r w:rsidR="00C02118">
        <w:rPr>
          <w:rFonts w:ascii="Times New Roman" w:hAnsi="Times New Roman" w:cs="Times New Roman"/>
          <w:sz w:val="24"/>
          <w:szCs w:val="24"/>
        </w:rPr>
        <w:t xml:space="preserve">dua </w:t>
      </w:r>
      <w:r w:rsidR="002A5CBF">
        <w:rPr>
          <w:rFonts w:ascii="Times New Roman" w:hAnsi="Times New Roman" w:cs="Times New Roman"/>
          <w:i/>
          <w:iCs/>
          <w:sz w:val="24"/>
          <w:szCs w:val="24"/>
        </w:rPr>
        <w:t xml:space="preserve">naives bayes </w:t>
      </w:r>
      <w:r w:rsidR="002A5CBF">
        <w:rPr>
          <w:rFonts w:ascii="Times New Roman" w:hAnsi="Times New Roman" w:cs="Times New Roman"/>
          <w:sz w:val="24"/>
          <w:szCs w:val="24"/>
        </w:rPr>
        <w:t>yang digunakan</w:t>
      </w:r>
      <w:r w:rsidR="00B16775">
        <w:rPr>
          <w:rFonts w:ascii="Times New Roman" w:hAnsi="Times New Roman" w:cs="Times New Roman"/>
          <w:sz w:val="24"/>
          <w:szCs w:val="24"/>
        </w:rPr>
        <w:t xml:space="preserve"> untuk klasifikasi</w:t>
      </w:r>
      <w:r w:rsidR="002A5CBF">
        <w:rPr>
          <w:rFonts w:ascii="Times New Roman" w:hAnsi="Times New Roman" w:cs="Times New Roman"/>
          <w:sz w:val="24"/>
          <w:szCs w:val="24"/>
        </w:rPr>
        <w:t xml:space="preserve">, antara lain </w:t>
      </w:r>
      <w:r w:rsidR="002A5CBF" w:rsidRPr="002A5CBF">
        <w:rPr>
          <w:rFonts w:ascii="Times New Roman" w:hAnsi="Times New Roman" w:cs="Times New Roman"/>
          <w:i/>
          <w:iCs/>
          <w:sz w:val="24"/>
          <w:szCs w:val="24"/>
        </w:rPr>
        <w:t>Multinomial Naive Bayes</w:t>
      </w:r>
      <w:r w:rsidR="002A5CBF">
        <w:rPr>
          <w:rFonts w:ascii="Times New Roman" w:hAnsi="Times New Roman" w:cs="Times New Roman"/>
          <w:i/>
          <w:iCs/>
          <w:sz w:val="24"/>
          <w:szCs w:val="24"/>
        </w:rPr>
        <w:t xml:space="preserve">, </w:t>
      </w:r>
      <w:r w:rsidR="002A5CBF" w:rsidRPr="002A5CBF">
        <w:rPr>
          <w:rFonts w:ascii="Times New Roman" w:hAnsi="Times New Roman" w:cs="Times New Roman"/>
          <w:i/>
          <w:iCs/>
          <w:sz w:val="24"/>
          <w:szCs w:val="24"/>
        </w:rPr>
        <w:t>Gaussian Naive Bayes</w:t>
      </w:r>
      <w:r w:rsidR="00FB6983">
        <w:rPr>
          <w:rFonts w:ascii="Times New Roman" w:hAnsi="Times New Roman" w:cs="Times New Roman"/>
          <w:sz w:val="24"/>
          <w:szCs w:val="24"/>
        </w:rPr>
        <w:t>.</w:t>
      </w:r>
      <w:r w:rsidR="00DD329A">
        <w:rPr>
          <w:rFonts w:ascii="Times New Roman" w:hAnsi="Times New Roman" w:cs="Times New Roman"/>
          <w:sz w:val="24"/>
          <w:szCs w:val="24"/>
        </w:rPr>
        <w:t xml:space="preserve"> Berikut pemograman yang digunakan:</w:t>
      </w:r>
    </w:p>
    <w:p w14:paraId="63A7EA17" w14:textId="5F6EBFC9" w:rsidR="00DD329A" w:rsidRDefault="003D35C2" w:rsidP="0096200D">
      <w:pPr>
        <w:pStyle w:val="ListParagraph"/>
        <w:spacing w:after="0" w:line="360" w:lineRule="auto"/>
        <w:ind w:left="1080"/>
        <w:jc w:val="both"/>
      </w:pPr>
      <w:r>
        <w:rPr>
          <w:noProof/>
        </w:rPr>
        <w:drawing>
          <wp:inline distT="0" distB="0" distL="0" distR="0" wp14:anchorId="36C05E42" wp14:editId="36121A17">
            <wp:extent cx="5039995" cy="3383280"/>
            <wp:effectExtent l="0" t="0" r="8255" b="7620"/>
            <wp:docPr id="1979901558"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9901558" name="Picture 1" descr="A picture containing text, screenshot, font&#10;&#10;Description automatically generated"/>
                    <pic:cNvPicPr/>
                  </pic:nvPicPr>
                  <pic:blipFill>
                    <a:blip r:embed="rId20"/>
                    <a:stretch>
                      <a:fillRect/>
                    </a:stretch>
                  </pic:blipFill>
                  <pic:spPr>
                    <a:xfrm>
                      <a:off x="0" y="0"/>
                      <a:ext cx="5039995" cy="3383280"/>
                    </a:xfrm>
                    <a:prstGeom prst="rect">
                      <a:avLst/>
                    </a:prstGeom>
                  </pic:spPr>
                </pic:pic>
              </a:graphicData>
            </a:graphic>
          </wp:inline>
        </w:drawing>
      </w:r>
    </w:p>
    <w:p w14:paraId="6788F66B" w14:textId="57195174" w:rsidR="00DD329A" w:rsidRDefault="00DD329A" w:rsidP="00DD329A">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3.1 kode</w:t>
      </w:r>
      <w:r>
        <w:rPr>
          <w:rFonts w:ascii="Times New Roman" w:hAnsi="Times New Roman" w:cs="Times New Roman"/>
          <w:color w:val="auto"/>
          <w:sz w:val="22"/>
          <w:szCs w:val="22"/>
        </w:rPr>
        <w:t xml:space="preserve"> naives bayes.</w:t>
      </w:r>
    </w:p>
    <w:p w14:paraId="1234BB66" w14:textId="087055F0" w:rsidR="003D35C2" w:rsidRPr="003D35C2" w:rsidRDefault="003D35C2" w:rsidP="003D35C2">
      <w:pPr>
        <w:spacing w:line="360" w:lineRule="auto"/>
        <w:ind w:left="1080"/>
        <w:jc w:val="both"/>
        <w:rPr>
          <w:rFonts w:ascii="Times New Roman" w:hAnsi="Times New Roman" w:cs="Times New Roman"/>
          <w:sz w:val="24"/>
          <w:szCs w:val="24"/>
        </w:rPr>
      </w:pPr>
      <w:r w:rsidRPr="003D35C2">
        <w:rPr>
          <w:rFonts w:ascii="Times New Roman" w:hAnsi="Times New Roman" w:cs="Times New Roman"/>
          <w:sz w:val="24"/>
          <w:szCs w:val="24"/>
        </w:rPr>
        <w:t xml:space="preserve">Pada gambar 3.3.1 </w:t>
      </w:r>
      <w:r>
        <w:rPr>
          <w:rFonts w:ascii="Times New Roman" w:hAnsi="Times New Roman" w:cs="Times New Roman"/>
          <w:sz w:val="24"/>
          <w:szCs w:val="24"/>
        </w:rPr>
        <w:t xml:space="preserve">sebelum dilakukan pelatihan terlebih dahulu pembagian antara data latih, data testing, agar </w:t>
      </w:r>
      <w:r>
        <w:rPr>
          <w:rFonts w:ascii="Times New Roman" w:hAnsi="Times New Roman" w:cs="Times New Roman"/>
          <w:i/>
          <w:iCs/>
          <w:sz w:val="24"/>
          <w:szCs w:val="24"/>
        </w:rPr>
        <w:t>machine learning</w:t>
      </w:r>
      <w:r>
        <w:rPr>
          <w:rFonts w:ascii="Times New Roman" w:hAnsi="Times New Roman" w:cs="Times New Roman"/>
          <w:sz w:val="24"/>
          <w:szCs w:val="24"/>
        </w:rPr>
        <w:t xml:space="preserve"> yang dilatih menggunakan data latih, hasil dari latih dilakukan prediksi dengan data testing</w:t>
      </w:r>
      <w:r w:rsidR="00007AB3">
        <w:rPr>
          <w:rFonts w:ascii="Times New Roman" w:hAnsi="Times New Roman" w:cs="Times New Roman"/>
          <w:sz w:val="24"/>
          <w:szCs w:val="24"/>
        </w:rPr>
        <w:t>.</w:t>
      </w:r>
    </w:p>
    <w:p w14:paraId="45D1C406" w14:textId="77777777" w:rsidR="00DD329A" w:rsidRPr="002A5CBF" w:rsidRDefault="00DD329A" w:rsidP="0096200D">
      <w:pPr>
        <w:pStyle w:val="ListParagraph"/>
        <w:spacing w:after="0" w:line="360" w:lineRule="auto"/>
        <w:ind w:left="1080"/>
        <w:jc w:val="both"/>
      </w:pPr>
    </w:p>
    <w:p w14:paraId="38ACCB55" w14:textId="39051549" w:rsidR="0096200D" w:rsidRDefault="002C1085" w:rsidP="007B6172">
      <w:pPr>
        <w:pStyle w:val="ListParagraph"/>
        <w:numPr>
          <w:ilvl w:val="2"/>
          <w:numId w:val="21"/>
        </w:numPr>
        <w:spacing w:after="0" w:line="360" w:lineRule="auto"/>
        <w:jc w:val="both"/>
        <w:rPr>
          <w:rFonts w:ascii="Times New Roman" w:hAnsi="Times New Roman" w:cs="Times New Roman"/>
          <w:b/>
          <w:bCs/>
          <w:i/>
          <w:iCs/>
          <w:sz w:val="24"/>
          <w:szCs w:val="24"/>
        </w:rPr>
      </w:pPr>
      <w:r w:rsidRPr="002C1085">
        <w:rPr>
          <w:rFonts w:ascii="Times New Roman" w:hAnsi="Times New Roman" w:cs="Times New Roman"/>
          <w:b/>
          <w:bCs/>
          <w:i/>
          <w:iCs/>
          <w:sz w:val="24"/>
          <w:szCs w:val="24"/>
        </w:rPr>
        <w:t>Decision tree</w:t>
      </w:r>
    </w:p>
    <w:p w14:paraId="03692B97" w14:textId="3AB59001" w:rsidR="002C1085" w:rsidRDefault="00586FDC" w:rsidP="002C1085">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 xml:space="preserve">decision tree </w:t>
      </w:r>
      <w:r>
        <w:rPr>
          <w:rFonts w:ascii="Times New Roman" w:hAnsi="Times New Roman" w:cs="Times New Roman"/>
          <w:sz w:val="24"/>
          <w:szCs w:val="24"/>
        </w:rPr>
        <w:t>atau pohon keputusan</w:t>
      </w:r>
      <w:r w:rsidR="00487101">
        <w:rPr>
          <w:rFonts w:ascii="Times New Roman" w:hAnsi="Times New Roman" w:cs="Times New Roman"/>
          <w:sz w:val="24"/>
          <w:szCs w:val="24"/>
        </w:rPr>
        <w:t xml:space="preserve">, metode pohon keputusan ini </w:t>
      </w:r>
      <w:r w:rsidR="00104762">
        <w:rPr>
          <w:rFonts w:ascii="Times New Roman" w:hAnsi="Times New Roman" w:cs="Times New Roman"/>
          <w:sz w:val="24"/>
          <w:szCs w:val="24"/>
        </w:rPr>
        <w:t xml:space="preserve">bekerja berdasarkan </w:t>
      </w:r>
      <w:r w:rsidR="00104762">
        <w:rPr>
          <w:rFonts w:ascii="Times New Roman" w:hAnsi="Times New Roman" w:cs="Times New Roman"/>
          <w:i/>
          <w:iCs/>
          <w:sz w:val="24"/>
          <w:szCs w:val="24"/>
        </w:rPr>
        <w:t xml:space="preserve">node </w:t>
      </w:r>
      <w:r w:rsidR="00A354E9">
        <w:rPr>
          <w:rFonts w:ascii="Times New Roman" w:hAnsi="Times New Roman" w:cs="Times New Roman"/>
          <w:sz w:val="24"/>
          <w:szCs w:val="24"/>
        </w:rPr>
        <w:t>atau cabang sampai N tingkatan</w:t>
      </w:r>
      <w:r w:rsidR="00957CF5">
        <w:rPr>
          <w:rFonts w:ascii="Times New Roman" w:hAnsi="Times New Roman" w:cs="Times New Roman"/>
          <w:sz w:val="24"/>
          <w:szCs w:val="24"/>
        </w:rPr>
        <w:t xml:space="preserve"> yang disetiap </w:t>
      </w:r>
      <w:r w:rsidR="00957CF5">
        <w:rPr>
          <w:rFonts w:ascii="Times New Roman" w:hAnsi="Times New Roman" w:cs="Times New Roman"/>
          <w:i/>
          <w:iCs/>
          <w:sz w:val="24"/>
          <w:szCs w:val="24"/>
        </w:rPr>
        <w:t xml:space="preserve">node </w:t>
      </w:r>
      <w:r w:rsidR="00957CF5">
        <w:rPr>
          <w:rFonts w:ascii="Times New Roman" w:hAnsi="Times New Roman" w:cs="Times New Roman"/>
          <w:sz w:val="24"/>
          <w:szCs w:val="24"/>
        </w:rPr>
        <w:t xml:space="preserve">mempunyai </w:t>
      </w:r>
      <w:r w:rsidR="006D6C7C">
        <w:rPr>
          <w:rFonts w:ascii="Times New Roman" w:hAnsi="Times New Roman" w:cs="Times New Roman"/>
          <w:i/>
          <w:iCs/>
          <w:sz w:val="24"/>
          <w:szCs w:val="24"/>
        </w:rPr>
        <w:t>leaf</w:t>
      </w:r>
      <w:r w:rsidR="00C615EB">
        <w:rPr>
          <w:rFonts w:ascii="Times New Roman" w:hAnsi="Times New Roman" w:cs="Times New Roman"/>
          <w:i/>
          <w:iCs/>
          <w:sz w:val="24"/>
          <w:szCs w:val="24"/>
        </w:rPr>
        <w:t xml:space="preserve">, </w:t>
      </w:r>
      <w:r w:rsidR="00C615EB">
        <w:rPr>
          <w:rFonts w:ascii="Times New Roman" w:hAnsi="Times New Roman" w:cs="Times New Roman"/>
          <w:sz w:val="24"/>
          <w:szCs w:val="24"/>
        </w:rPr>
        <w:t xml:space="preserve">metode pembelajaran mesin </w:t>
      </w:r>
      <w:r w:rsidR="00C615EB">
        <w:rPr>
          <w:rFonts w:ascii="Times New Roman" w:hAnsi="Times New Roman" w:cs="Times New Roman"/>
          <w:i/>
          <w:iCs/>
          <w:sz w:val="24"/>
          <w:szCs w:val="24"/>
        </w:rPr>
        <w:t xml:space="preserve">decision </w:t>
      </w:r>
      <w:r w:rsidR="008441BD">
        <w:rPr>
          <w:rFonts w:ascii="Times New Roman" w:hAnsi="Times New Roman" w:cs="Times New Roman"/>
          <w:i/>
          <w:iCs/>
          <w:sz w:val="24"/>
          <w:szCs w:val="24"/>
        </w:rPr>
        <w:t xml:space="preserve">tree </w:t>
      </w:r>
      <w:r w:rsidR="008441BD">
        <w:rPr>
          <w:rFonts w:ascii="Times New Roman" w:hAnsi="Times New Roman" w:cs="Times New Roman"/>
          <w:sz w:val="24"/>
          <w:szCs w:val="24"/>
        </w:rPr>
        <w:t>menggunakan</w:t>
      </w:r>
      <w:r w:rsidR="00C615EB">
        <w:rPr>
          <w:rFonts w:ascii="Times New Roman" w:hAnsi="Times New Roman" w:cs="Times New Roman"/>
          <w:sz w:val="24"/>
          <w:szCs w:val="24"/>
        </w:rPr>
        <w:t xml:space="preserve"> dari </w:t>
      </w:r>
      <w:r w:rsidR="00C615EB">
        <w:rPr>
          <w:rFonts w:ascii="Times New Roman" w:hAnsi="Times New Roman" w:cs="Times New Roman"/>
          <w:i/>
          <w:iCs/>
          <w:sz w:val="24"/>
          <w:szCs w:val="24"/>
        </w:rPr>
        <w:t>scikit-learn</w:t>
      </w:r>
      <w:r w:rsidR="00690E89">
        <w:rPr>
          <w:rFonts w:ascii="Times New Roman" w:hAnsi="Times New Roman" w:cs="Times New Roman"/>
          <w:i/>
          <w:iCs/>
          <w:sz w:val="24"/>
          <w:szCs w:val="24"/>
        </w:rPr>
        <w:t xml:space="preserve">, </w:t>
      </w:r>
      <w:r w:rsidR="00690E89">
        <w:rPr>
          <w:rFonts w:ascii="Times New Roman" w:hAnsi="Times New Roman" w:cs="Times New Roman"/>
          <w:sz w:val="24"/>
          <w:szCs w:val="24"/>
        </w:rPr>
        <w:t xml:space="preserve">berikut program yang digunakan: </w:t>
      </w:r>
    </w:p>
    <w:p w14:paraId="7683DF58" w14:textId="356DCEBB" w:rsidR="00690E89" w:rsidRDefault="008441BD" w:rsidP="002C1085">
      <w:pPr>
        <w:pStyle w:val="ListParagraph"/>
        <w:spacing w:after="0" w:line="360" w:lineRule="auto"/>
        <w:ind w:left="1080"/>
        <w:jc w:val="both"/>
        <w:rPr>
          <w:rFonts w:ascii="Times New Roman" w:hAnsi="Times New Roman" w:cs="Times New Roman"/>
          <w:sz w:val="24"/>
          <w:szCs w:val="24"/>
        </w:rPr>
      </w:pPr>
      <w:r>
        <w:rPr>
          <w:noProof/>
        </w:rPr>
        <w:lastRenderedPageBreak/>
        <w:drawing>
          <wp:inline distT="0" distB="0" distL="0" distR="0" wp14:anchorId="54D3729D" wp14:editId="14BF7FF3">
            <wp:extent cx="5039995" cy="1624965"/>
            <wp:effectExtent l="0" t="0" r="8255" b="0"/>
            <wp:docPr id="752530477" name="Picture 1"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530477" name="Picture 1" descr="A screen shot of a computer code&#10;&#10;Description automatically generated with low confidence"/>
                    <pic:cNvPicPr/>
                  </pic:nvPicPr>
                  <pic:blipFill>
                    <a:blip r:embed="rId21"/>
                    <a:stretch>
                      <a:fillRect/>
                    </a:stretch>
                  </pic:blipFill>
                  <pic:spPr>
                    <a:xfrm>
                      <a:off x="0" y="0"/>
                      <a:ext cx="5039995" cy="1624965"/>
                    </a:xfrm>
                    <a:prstGeom prst="rect">
                      <a:avLst/>
                    </a:prstGeom>
                  </pic:spPr>
                </pic:pic>
              </a:graphicData>
            </a:graphic>
          </wp:inline>
        </w:drawing>
      </w:r>
      <w:r>
        <w:rPr>
          <w:rFonts w:ascii="Times New Roman" w:hAnsi="Times New Roman" w:cs="Times New Roman"/>
          <w:sz w:val="24"/>
          <w:szCs w:val="24"/>
        </w:rPr>
        <w:t xml:space="preserve"> </w:t>
      </w:r>
    </w:p>
    <w:p w14:paraId="703768D9" w14:textId="561A7FB3" w:rsidR="008441BD" w:rsidRDefault="008441BD" w:rsidP="008441BD">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3.2 kode</w:t>
      </w:r>
      <w:r>
        <w:rPr>
          <w:rFonts w:ascii="Times New Roman" w:hAnsi="Times New Roman" w:cs="Times New Roman"/>
          <w:color w:val="auto"/>
          <w:sz w:val="22"/>
          <w:szCs w:val="22"/>
        </w:rPr>
        <w:t xml:space="preserve"> naives decision tree.</w:t>
      </w:r>
    </w:p>
    <w:p w14:paraId="0C204780" w14:textId="3171BD38" w:rsidR="009B4633" w:rsidRDefault="009B4633" w:rsidP="009B4633">
      <w:pPr>
        <w:spacing w:after="0" w:line="360" w:lineRule="auto"/>
        <w:ind w:left="720" w:firstLine="60"/>
        <w:jc w:val="both"/>
        <w:rPr>
          <w:rFonts w:ascii="Times New Roman" w:hAnsi="Times New Roman" w:cs="Times New Roman"/>
          <w:sz w:val="24"/>
          <w:szCs w:val="24"/>
        </w:rPr>
      </w:pPr>
      <w:r>
        <w:rPr>
          <w:rFonts w:ascii="Times New Roman" w:hAnsi="Times New Roman" w:cs="Times New Roman"/>
          <w:sz w:val="24"/>
          <w:szCs w:val="24"/>
        </w:rPr>
        <w:t xml:space="preserve">Pada gambar 3.3.2 merupakan program yang digunakan, pada penelitian ini akan </w:t>
      </w:r>
      <w:r w:rsidR="0081171C">
        <w:rPr>
          <w:rFonts w:ascii="Times New Roman" w:hAnsi="Times New Roman" w:cs="Times New Roman"/>
          <w:sz w:val="24"/>
          <w:szCs w:val="24"/>
        </w:rPr>
        <w:t>melakukan perubahan parameter</w:t>
      </w:r>
      <w:r>
        <w:rPr>
          <w:rFonts w:ascii="Times New Roman" w:hAnsi="Times New Roman" w:cs="Times New Roman"/>
          <w:sz w:val="24"/>
          <w:szCs w:val="24"/>
        </w:rPr>
        <w:t>, antara lain sebagai berikut:</w:t>
      </w:r>
    </w:p>
    <w:p w14:paraId="50C8AB46" w14:textId="15AD1FAF" w:rsidR="006A28BF" w:rsidRPr="006A28BF" w:rsidRDefault="009B4633"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riterion </w:t>
      </w:r>
      <w:r>
        <w:rPr>
          <w:rFonts w:ascii="Times New Roman" w:hAnsi="Times New Roman" w:cs="Times New Roman"/>
          <w:sz w:val="24"/>
          <w:szCs w:val="24"/>
        </w:rPr>
        <w:t xml:space="preserve">menggunakan dua yaitu, </w:t>
      </w:r>
      <w:r>
        <w:rPr>
          <w:rFonts w:ascii="Times New Roman" w:hAnsi="Times New Roman" w:cs="Times New Roman"/>
          <w:i/>
          <w:iCs/>
          <w:sz w:val="24"/>
          <w:szCs w:val="24"/>
        </w:rPr>
        <w:t xml:space="preserve">gini, </w:t>
      </w:r>
      <w:r w:rsidRPr="009B4633">
        <w:rPr>
          <w:rFonts w:ascii="Times New Roman" w:hAnsi="Times New Roman" w:cs="Times New Roman"/>
          <w:i/>
          <w:iCs/>
          <w:sz w:val="24"/>
          <w:szCs w:val="24"/>
        </w:rPr>
        <w:t>entrop</w:t>
      </w:r>
      <w:r w:rsidR="006A28BF">
        <w:rPr>
          <w:rFonts w:ascii="Times New Roman" w:hAnsi="Times New Roman" w:cs="Times New Roman"/>
          <w:i/>
          <w:iCs/>
          <w:sz w:val="24"/>
          <w:szCs w:val="24"/>
        </w:rPr>
        <w:t>y.</w:t>
      </w:r>
    </w:p>
    <w:p w14:paraId="1E9A1229" w14:textId="71B00365" w:rsidR="00BE3F49" w:rsidRDefault="009B4633"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 </w:t>
      </w:r>
      <w:r w:rsidR="00BE3F49">
        <w:rPr>
          <w:rFonts w:ascii="Times New Roman" w:hAnsi="Times New Roman" w:cs="Times New Roman"/>
          <w:i/>
          <w:iCs/>
          <w:sz w:val="24"/>
          <w:szCs w:val="24"/>
        </w:rPr>
        <w:t xml:space="preserve">Max depth </w:t>
      </w:r>
      <w:r w:rsidR="00BE3F49">
        <w:rPr>
          <w:rFonts w:ascii="Times New Roman" w:hAnsi="Times New Roman" w:cs="Times New Roman"/>
          <w:sz w:val="24"/>
          <w:szCs w:val="24"/>
        </w:rPr>
        <w:t>atau kedalaman pohon, dari 1 – 10</w:t>
      </w:r>
    </w:p>
    <w:p w14:paraId="3A1E5C22" w14:textId="55185901" w:rsidR="009B4633" w:rsidRPr="00E51876" w:rsidRDefault="00BE3F49"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i/>
          <w:iCs/>
          <w:sz w:val="24"/>
          <w:szCs w:val="24"/>
        </w:rPr>
        <w:t xml:space="preserve">Max feature </w:t>
      </w:r>
      <w:r>
        <w:rPr>
          <w:rFonts w:ascii="Times New Roman" w:hAnsi="Times New Roman" w:cs="Times New Roman"/>
          <w:sz w:val="24"/>
          <w:szCs w:val="24"/>
        </w:rPr>
        <w:t xml:space="preserve">menggunakan </w:t>
      </w:r>
      <w:r>
        <w:rPr>
          <w:rFonts w:ascii="Times New Roman" w:hAnsi="Times New Roman" w:cs="Times New Roman"/>
          <w:i/>
          <w:iCs/>
          <w:sz w:val="24"/>
          <w:szCs w:val="24"/>
        </w:rPr>
        <w:t>auto, sqrt, log2</w:t>
      </w:r>
    </w:p>
    <w:p w14:paraId="119CE13D" w14:textId="05157D1E" w:rsidR="00E51876" w:rsidRDefault="00E51876" w:rsidP="009B4633">
      <w:pPr>
        <w:pStyle w:val="ListParagraph"/>
        <w:numPr>
          <w:ilvl w:val="0"/>
          <w:numId w:val="28"/>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ax leaf node dari 1-10</w:t>
      </w:r>
    </w:p>
    <w:p w14:paraId="40E0194D" w14:textId="3B781E66" w:rsidR="008441BD" w:rsidRDefault="00587A2D" w:rsidP="00E11040">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Dari parameter yang</w:t>
      </w:r>
      <w:r w:rsidR="00075CA9">
        <w:rPr>
          <w:rFonts w:ascii="Times New Roman" w:hAnsi="Times New Roman" w:cs="Times New Roman"/>
          <w:sz w:val="24"/>
          <w:szCs w:val="24"/>
        </w:rPr>
        <w:t xml:space="preserve"> sudah disebutkan</w:t>
      </w:r>
      <w:r>
        <w:rPr>
          <w:rFonts w:ascii="Times New Roman" w:hAnsi="Times New Roman" w:cs="Times New Roman"/>
          <w:sz w:val="24"/>
          <w:szCs w:val="24"/>
        </w:rPr>
        <w:t xml:space="preserve"> akan dilakukan akan dikomparasi mana yang menghasilkan hasil akurasi tertinggi.</w:t>
      </w:r>
    </w:p>
    <w:p w14:paraId="4E97833C" w14:textId="77777777" w:rsidR="00E11040" w:rsidRPr="00E11040" w:rsidRDefault="00E11040" w:rsidP="00E11040">
      <w:pPr>
        <w:spacing w:after="0" w:line="360" w:lineRule="auto"/>
        <w:ind w:left="720"/>
        <w:jc w:val="both"/>
        <w:rPr>
          <w:rFonts w:ascii="Times New Roman" w:hAnsi="Times New Roman" w:cs="Times New Roman"/>
          <w:sz w:val="24"/>
          <w:szCs w:val="24"/>
        </w:rPr>
      </w:pPr>
    </w:p>
    <w:p w14:paraId="447C962D" w14:textId="7F3EF572" w:rsidR="002C1085" w:rsidRDefault="00E11040" w:rsidP="007B6172">
      <w:pPr>
        <w:pStyle w:val="ListParagraph"/>
        <w:numPr>
          <w:ilvl w:val="2"/>
          <w:numId w:val="21"/>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K-nearest neighbor</w:t>
      </w:r>
    </w:p>
    <w:p w14:paraId="0EB0214F" w14:textId="38D679B1" w:rsidR="00A6529E" w:rsidRDefault="00A6529E" w:rsidP="00A6529E">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pembelajaran mesin </w:t>
      </w:r>
      <w:r>
        <w:rPr>
          <w:rFonts w:ascii="Times New Roman" w:hAnsi="Times New Roman" w:cs="Times New Roman"/>
          <w:i/>
          <w:iCs/>
          <w:sz w:val="24"/>
          <w:szCs w:val="24"/>
        </w:rPr>
        <w:t>k-nearest neighbor</w:t>
      </w:r>
      <w:r w:rsidR="003C6370">
        <w:rPr>
          <w:rFonts w:ascii="Times New Roman" w:hAnsi="Times New Roman" w:cs="Times New Roman"/>
          <w:i/>
          <w:iCs/>
          <w:sz w:val="24"/>
          <w:szCs w:val="24"/>
        </w:rPr>
        <w:t>. K-nearest neighbor</w:t>
      </w:r>
      <w:r w:rsidR="003C6370">
        <w:rPr>
          <w:rFonts w:ascii="Times New Roman" w:hAnsi="Times New Roman" w:cs="Times New Roman"/>
          <w:sz w:val="24"/>
          <w:szCs w:val="24"/>
        </w:rPr>
        <w:t xml:space="preserve"> bekerja berdasarkan label dari nilai K tetangga terdekat</w:t>
      </w:r>
      <w:r w:rsidR="0081171C">
        <w:rPr>
          <w:rFonts w:ascii="Times New Roman" w:hAnsi="Times New Roman" w:cs="Times New Roman"/>
          <w:sz w:val="24"/>
          <w:szCs w:val="24"/>
        </w:rPr>
        <w:t xml:space="preserve">. Pada tahap ini menggunakan </w:t>
      </w:r>
      <w:r w:rsidR="0081171C">
        <w:rPr>
          <w:rFonts w:ascii="Times New Roman" w:hAnsi="Times New Roman" w:cs="Times New Roman"/>
          <w:i/>
          <w:iCs/>
          <w:sz w:val="24"/>
          <w:szCs w:val="24"/>
        </w:rPr>
        <w:t xml:space="preserve">library </w:t>
      </w:r>
      <w:r w:rsidR="0081171C">
        <w:rPr>
          <w:rFonts w:ascii="Times New Roman" w:hAnsi="Times New Roman" w:cs="Times New Roman"/>
          <w:sz w:val="24"/>
          <w:szCs w:val="24"/>
        </w:rPr>
        <w:t xml:space="preserve">dari </w:t>
      </w:r>
      <w:r w:rsidR="0081171C">
        <w:rPr>
          <w:rFonts w:ascii="Times New Roman" w:hAnsi="Times New Roman" w:cs="Times New Roman"/>
          <w:i/>
          <w:iCs/>
          <w:sz w:val="24"/>
          <w:szCs w:val="24"/>
        </w:rPr>
        <w:t xml:space="preserve">scikit-learn </w:t>
      </w:r>
      <w:r w:rsidR="0081171C">
        <w:rPr>
          <w:rFonts w:ascii="Times New Roman" w:hAnsi="Times New Roman" w:cs="Times New Roman"/>
          <w:sz w:val="24"/>
          <w:szCs w:val="24"/>
        </w:rPr>
        <w:t xml:space="preserve">untuk membuat </w:t>
      </w:r>
      <w:r w:rsidR="0081171C">
        <w:rPr>
          <w:rFonts w:ascii="Times New Roman" w:hAnsi="Times New Roman" w:cs="Times New Roman"/>
          <w:i/>
          <w:iCs/>
          <w:sz w:val="24"/>
          <w:szCs w:val="24"/>
        </w:rPr>
        <w:t>machine learning k-nearest neighbor</w:t>
      </w:r>
      <w:r w:rsidR="0081171C">
        <w:rPr>
          <w:rFonts w:ascii="Times New Roman" w:hAnsi="Times New Roman" w:cs="Times New Roman"/>
          <w:sz w:val="24"/>
          <w:szCs w:val="24"/>
        </w:rPr>
        <w:t>, dan juga melakukan analisa dari perubahan parameter sebagai berikut:</w:t>
      </w:r>
    </w:p>
    <w:p w14:paraId="1076AAF3" w14:textId="733F523F" w:rsidR="0081171C" w:rsidRDefault="0081171C" w:rsidP="0081171C">
      <w:pPr>
        <w:pStyle w:val="ListParagraph"/>
        <w:numPr>
          <w:ilvl w:val="0"/>
          <w:numId w:val="3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Nilai K menggunakan dari rentang </w:t>
      </w:r>
      <w:r w:rsidR="007D1C41">
        <w:rPr>
          <w:rFonts w:ascii="Times New Roman" w:hAnsi="Times New Roman" w:cs="Times New Roman"/>
          <w:sz w:val="24"/>
          <w:szCs w:val="24"/>
        </w:rPr>
        <w:t>1 -</w:t>
      </w:r>
      <w:r>
        <w:rPr>
          <w:rFonts w:ascii="Times New Roman" w:hAnsi="Times New Roman" w:cs="Times New Roman"/>
          <w:sz w:val="24"/>
          <w:szCs w:val="24"/>
        </w:rPr>
        <w:t xml:space="preserve"> 10</w:t>
      </w:r>
    </w:p>
    <w:p w14:paraId="4B57B4BA" w14:textId="46562B75" w:rsidR="0081171C" w:rsidRPr="00075CA9" w:rsidRDefault="0081171C" w:rsidP="00455064">
      <w:pPr>
        <w:pStyle w:val="ListParagraph"/>
        <w:numPr>
          <w:ilvl w:val="0"/>
          <w:numId w:val="31"/>
        </w:numPr>
        <w:spacing w:after="0" w:line="360" w:lineRule="auto"/>
        <w:ind w:left="2874" w:hanging="357"/>
        <w:jc w:val="both"/>
        <w:rPr>
          <w:rFonts w:ascii="Times New Roman" w:hAnsi="Times New Roman" w:cs="Times New Roman"/>
          <w:sz w:val="24"/>
          <w:szCs w:val="24"/>
        </w:rPr>
      </w:pPr>
      <w:r>
        <w:rPr>
          <w:rFonts w:ascii="Times New Roman" w:hAnsi="Times New Roman" w:cs="Times New Roman"/>
          <w:sz w:val="24"/>
          <w:szCs w:val="24"/>
        </w:rPr>
        <w:t xml:space="preserve">Algoritma menghitung tetangga terdekat menggunakn 3, yaitu </w:t>
      </w:r>
      <w:r w:rsidRPr="0081171C">
        <w:rPr>
          <w:rFonts w:ascii="Times New Roman" w:hAnsi="Times New Roman" w:cs="Times New Roman"/>
          <w:i/>
          <w:iCs/>
          <w:sz w:val="24"/>
          <w:szCs w:val="24"/>
        </w:rPr>
        <w:t>ball_tree</w:t>
      </w:r>
      <w:r>
        <w:rPr>
          <w:rFonts w:ascii="Times New Roman" w:hAnsi="Times New Roman" w:cs="Times New Roman"/>
          <w:i/>
          <w:iCs/>
          <w:sz w:val="24"/>
          <w:szCs w:val="24"/>
        </w:rPr>
        <w:t>, kd_tree, brute</w:t>
      </w:r>
    </w:p>
    <w:p w14:paraId="78BA7258" w14:textId="0470C007" w:rsidR="00075CA9" w:rsidRPr="00075CA9" w:rsidRDefault="00075CA9" w:rsidP="00F25A54">
      <w:pPr>
        <w:spacing w:after="0" w:line="360" w:lineRule="auto"/>
        <w:ind w:left="960"/>
        <w:jc w:val="both"/>
        <w:rPr>
          <w:rFonts w:ascii="Times New Roman" w:hAnsi="Times New Roman" w:cs="Times New Roman"/>
          <w:sz w:val="24"/>
          <w:szCs w:val="24"/>
        </w:rPr>
      </w:pPr>
      <w:r>
        <w:rPr>
          <w:rFonts w:ascii="Times New Roman" w:hAnsi="Times New Roman" w:cs="Times New Roman"/>
          <w:sz w:val="24"/>
          <w:szCs w:val="24"/>
        </w:rPr>
        <w:t xml:space="preserve">Dari </w:t>
      </w:r>
      <w:r w:rsidR="005F6E0F">
        <w:rPr>
          <w:rFonts w:ascii="Times New Roman" w:hAnsi="Times New Roman" w:cs="Times New Roman"/>
          <w:sz w:val="24"/>
          <w:szCs w:val="24"/>
        </w:rPr>
        <w:t>parameter yang sudah disebutkan akan dilakukan analisa komparasi mana yang menghasilkan hasil akurasi tertinggi.</w:t>
      </w:r>
    </w:p>
    <w:p w14:paraId="311789C2" w14:textId="77777777" w:rsidR="003C6370" w:rsidRDefault="003C6370" w:rsidP="00A6529E">
      <w:pPr>
        <w:pStyle w:val="ListParagraph"/>
        <w:spacing w:after="0" w:line="360" w:lineRule="auto"/>
        <w:ind w:left="1080"/>
        <w:jc w:val="both"/>
        <w:rPr>
          <w:rFonts w:ascii="Times New Roman" w:hAnsi="Times New Roman" w:cs="Times New Roman"/>
          <w:sz w:val="24"/>
          <w:szCs w:val="24"/>
        </w:rPr>
      </w:pPr>
    </w:p>
    <w:p w14:paraId="4089EBAB" w14:textId="2100B297" w:rsidR="003C6370" w:rsidRPr="00A86E3A" w:rsidRDefault="003C6370" w:rsidP="003C6370">
      <w:pPr>
        <w:pStyle w:val="ListParagraph"/>
        <w:spacing w:after="0" w:line="360" w:lineRule="auto"/>
        <w:ind w:left="3600"/>
        <w:jc w:val="both"/>
        <w:rPr>
          <w:rFonts w:ascii="Times New Roman" w:hAnsi="Times New Roman" w:cs="Times New Roman"/>
          <w:sz w:val="24"/>
          <w:szCs w:val="24"/>
        </w:rPr>
      </w:pPr>
    </w:p>
    <w:p w14:paraId="59171B45" w14:textId="3AADD32A" w:rsidR="00A83AAD"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455064">
        <w:rPr>
          <w:rFonts w:ascii="Times New Roman" w:hAnsi="Times New Roman" w:cs="Times New Roman"/>
          <w:b/>
          <w:bCs/>
          <w:sz w:val="24"/>
          <w:szCs w:val="24"/>
        </w:rPr>
        <w:t>Evaluasi</w:t>
      </w:r>
    </w:p>
    <w:p w14:paraId="3747E7FB" w14:textId="7AA879DC" w:rsidR="00455064" w:rsidRDefault="00081D7F" w:rsidP="00455064">
      <w:pPr>
        <w:pStyle w:val="ListParagraph"/>
        <w:spacing w:after="0" w:line="360" w:lineRule="auto"/>
        <w:jc w:val="both"/>
        <w:rPr>
          <w:rFonts w:ascii="Times New Roman" w:hAnsi="Times New Roman" w:cs="Times New Roman"/>
          <w:sz w:val="24"/>
          <w:szCs w:val="24"/>
        </w:rPr>
      </w:pPr>
      <w:r w:rsidRPr="00081D7F">
        <w:rPr>
          <w:rFonts w:ascii="Times New Roman" w:hAnsi="Times New Roman" w:cs="Times New Roman"/>
          <w:sz w:val="24"/>
          <w:szCs w:val="24"/>
        </w:rPr>
        <w:t>Pada tahap ini</w:t>
      </w:r>
      <w:r>
        <w:rPr>
          <w:rFonts w:ascii="Times New Roman" w:hAnsi="Times New Roman" w:cs="Times New Roman"/>
          <w:sz w:val="24"/>
          <w:szCs w:val="24"/>
        </w:rPr>
        <w:t xml:space="preserve"> melakukan evaluasi dari tahap pemodelan dengan data teks, kemudian dilakukan prediksi dari data testing, dari hasil prediksi </w:t>
      </w:r>
      <w:r>
        <w:rPr>
          <w:rFonts w:ascii="Times New Roman" w:hAnsi="Times New Roman" w:cs="Times New Roman"/>
          <w:sz w:val="24"/>
          <w:szCs w:val="24"/>
        </w:rPr>
        <w:lastRenderedPageBreak/>
        <w:t xml:space="preserve">dibutuhkan evaluasi untuk melihat hasil akurasi, penelitian ini menggunakan evaluasi dengan </w:t>
      </w:r>
      <w:r w:rsidR="00E3081F">
        <w:rPr>
          <w:rFonts w:ascii="Times New Roman" w:hAnsi="Times New Roman" w:cs="Times New Roman"/>
          <w:sz w:val="24"/>
          <w:szCs w:val="24"/>
        </w:rPr>
        <w:t>empat</w:t>
      </w:r>
      <w:r>
        <w:rPr>
          <w:rFonts w:ascii="Times New Roman" w:hAnsi="Times New Roman" w:cs="Times New Roman"/>
          <w:sz w:val="24"/>
          <w:szCs w:val="24"/>
        </w:rPr>
        <w:t xml:space="preserve"> metode, yaitu:</w:t>
      </w:r>
    </w:p>
    <w:p w14:paraId="718C61AA" w14:textId="514CD6B1" w:rsidR="00081D7F" w:rsidRDefault="00081D7F" w:rsidP="00081D7F">
      <w:pPr>
        <w:pStyle w:val="ListParagraph"/>
        <w:numPr>
          <w:ilvl w:val="0"/>
          <w:numId w:val="33"/>
        </w:numPr>
        <w:spacing w:after="0" w:line="360" w:lineRule="auto"/>
        <w:jc w:val="both"/>
        <w:rPr>
          <w:rFonts w:ascii="Times New Roman" w:hAnsi="Times New Roman" w:cs="Times New Roman"/>
          <w:i/>
          <w:iCs/>
          <w:sz w:val="24"/>
          <w:szCs w:val="24"/>
        </w:rPr>
      </w:pPr>
      <w:r w:rsidRPr="00081D7F">
        <w:rPr>
          <w:rFonts w:ascii="Times New Roman" w:hAnsi="Times New Roman" w:cs="Times New Roman"/>
          <w:i/>
          <w:iCs/>
          <w:sz w:val="24"/>
          <w:szCs w:val="24"/>
        </w:rPr>
        <w:t xml:space="preserve">Recall </w:t>
      </w:r>
    </w:p>
    <w:p w14:paraId="7B7851B6" w14:textId="7614622B" w:rsidR="00CB4F34" w:rsidRDefault="00CB4F34" w:rsidP="00CB4F34">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t>Melihat hasil dari</w:t>
      </w:r>
      <w:r w:rsidR="00B36393">
        <w:rPr>
          <w:rFonts w:ascii="Times New Roman" w:hAnsi="Times New Roman" w:cs="Times New Roman"/>
          <w:sz w:val="24"/>
          <w:szCs w:val="24"/>
        </w:rPr>
        <w:t xml:space="preserve"> hasil</w:t>
      </w:r>
      <w:r w:rsidR="002C75CC">
        <w:rPr>
          <w:rFonts w:ascii="Times New Roman" w:hAnsi="Times New Roman" w:cs="Times New Roman"/>
          <w:sz w:val="24"/>
          <w:szCs w:val="24"/>
        </w:rPr>
        <w:t xml:space="preserve"> total</w:t>
      </w:r>
      <w:r>
        <w:rPr>
          <w:rFonts w:ascii="Times New Roman" w:hAnsi="Times New Roman" w:cs="Times New Roman"/>
          <w:sz w:val="24"/>
          <w:szCs w:val="24"/>
        </w:rPr>
        <w:t xml:space="preserve"> prediksi benar (</w:t>
      </w:r>
      <w:r>
        <w:rPr>
          <w:rFonts w:ascii="Times New Roman" w:hAnsi="Times New Roman" w:cs="Times New Roman"/>
          <w:i/>
          <w:iCs/>
          <w:sz w:val="24"/>
          <w:szCs w:val="24"/>
        </w:rPr>
        <w:t>true positifve)</w:t>
      </w:r>
      <w:r>
        <w:rPr>
          <w:rFonts w:ascii="Times New Roman" w:hAnsi="Times New Roman" w:cs="Times New Roman"/>
          <w:sz w:val="24"/>
          <w:szCs w:val="24"/>
        </w:rPr>
        <w:t xml:space="preserve">, dengan </w:t>
      </w:r>
      <w:r w:rsidR="002C75CC">
        <w:rPr>
          <w:rFonts w:ascii="Times New Roman" w:hAnsi="Times New Roman" w:cs="Times New Roman"/>
          <w:sz w:val="24"/>
          <w:szCs w:val="24"/>
        </w:rPr>
        <w:t>total</w:t>
      </w:r>
      <w:r>
        <w:rPr>
          <w:rFonts w:ascii="Times New Roman" w:hAnsi="Times New Roman" w:cs="Times New Roman"/>
          <w:sz w:val="24"/>
          <w:szCs w:val="24"/>
        </w:rPr>
        <w:t xml:space="preserve"> prediksi salah (</w:t>
      </w:r>
      <w:r>
        <w:rPr>
          <w:rFonts w:ascii="Times New Roman" w:hAnsi="Times New Roman" w:cs="Times New Roman"/>
          <w:i/>
          <w:iCs/>
          <w:sz w:val="24"/>
          <w:szCs w:val="24"/>
        </w:rPr>
        <w:t>false negative)</w:t>
      </w:r>
      <w:r w:rsidR="004349C4">
        <w:rPr>
          <w:rFonts w:ascii="Times New Roman" w:hAnsi="Times New Roman" w:cs="Times New Roman"/>
          <w:i/>
          <w:iCs/>
          <w:sz w:val="24"/>
          <w:szCs w:val="24"/>
        </w:rPr>
        <w:t>,</w:t>
      </w:r>
      <w:r w:rsidR="009047BE">
        <w:rPr>
          <w:rFonts w:ascii="Times New Roman" w:hAnsi="Times New Roman" w:cs="Times New Roman"/>
          <w:sz w:val="24"/>
          <w:szCs w:val="24"/>
        </w:rPr>
        <w:t xml:space="preserve"> </w:t>
      </w:r>
      <w:r w:rsidR="004349C4">
        <w:rPr>
          <w:rFonts w:ascii="Times New Roman" w:hAnsi="Times New Roman" w:cs="Times New Roman"/>
          <w:sz w:val="24"/>
          <w:szCs w:val="24"/>
        </w:rPr>
        <w:t>kemudian dikalkukasi dengan cara sebagai berikut:</w:t>
      </w:r>
    </w:p>
    <w:p w14:paraId="6FE1E774" w14:textId="7D543429" w:rsidR="00B36393" w:rsidRDefault="007F0588" w:rsidP="00B36393">
      <w:pPr>
        <w:spacing w:after="0" w:line="360" w:lineRule="auto"/>
        <w:jc w:val="both"/>
        <w:rPr>
          <w:rFonts w:ascii="Times New Roman" w:hAnsi="Times New Roman" w:cs="Times New Roman"/>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C3A53B8" w14:textId="77777777" w:rsidR="00B36393" w:rsidRPr="00B36393" w:rsidRDefault="00B36393" w:rsidP="00CB4F34">
      <w:pPr>
        <w:pStyle w:val="ListParagraph"/>
        <w:spacing w:after="0" w:line="360" w:lineRule="auto"/>
        <w:ind w:left="1800"/>
        <w:jc w:val="both"/>
        <w:rPr>
          <w:rFonts w:ascii="Times New Roman" w:hAnsi="Times New Roman" w:cs="Times New Roman"/>
          <w:sz w:val="24"/>
          <w:szCs w:val="24"/>
        </w:rPr>
      </w:pPr>
    </w:p>
    <w:p w14:paraId="72991592" w14:textId="77777777" w:rsidR="00CB4F34" w:rsidRPr="00CB4F34" w:rsidRDefault="00CB4F34" w:rsidP="00CB4F34">
      <w:pPr>
        <w:pStyle w:val="ListParagraph"/>
        <w:spacing w:after="0" w:line="360" w:lineRule="auto"/>
        <w:ind w:left="1800"/>
        <w:jc w:val="both"/>
        <w:rPr>
          <w:rFonts w:ascii="Times New Roman" w:hAnsi="Times New Roman" w:cs="Times New Roman"/>
          <w:sz w:val="24"/>
          <w:szCs w:val="24"/>
        </w:rPr>
      </w:pPr>
    </w:p>
    <w:p w14:paraId="0C817F44" w14:textId="6D482C45" w:rsidR="00081D7F" w:rsidRPr="00B36393" w:rsidRDefault="00081D7F" w:rsidP="00081D7F">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Precision</w:t>
      </w:r>
    </w:p>
    <w:p w14:paraId="71709117" w14:textId="6A515C45" w:rsidR="00B36393" w:rsidRPr="004349C4" w:rsidRDefault="00B36393" w:rsidP="00B36393">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lihat dari </w:t>
      </w:r>
      <w:r w:rsidR="00D3467E">
        <w:rPr>
          <w:rFonts w:ascii="Times New Roman" w:hAnsi="Times New Roman" w:cs="Times New Roman"/>
          <w:sz w:val="24"/>
          <w:szCs w:val="24"/>
        </w:rPr>
        <w:t xml:space="preserve">hasil </w:t>
      </w:r>
      <w:r w:rsidR="002C75CC">
        <w:rPr>
          <w:rFonts w:ascii="Times New Roman" w:hAnsi="Times New Roman" w:cs="Times New Roman"/>
          <w:sz w:val="24"/>
          <w:szCs w:val="24"/>
        </w:rPr>
        <w:t>total</w:t>
      </w:r>
      <w:r w:rsidR="00D3467E">
        <w:rPr>
          <w:rFonts w:ascii="Times New Roman" w:hAnsi="Times New Roman" w:cs="Times New Roman"/>
          <w:sz w:val="24"/>
          <w:szCs w:val="24"/>
        </w:rPr>
        <w:t xml:space="preserve"> </w:t>
      </w:r>
      <w:r w:rsidR="00D3467E">
        <w:rPr>
          <w:rFonts w:ascii="Times New Roman" w:hAnsi="Times New Roman" w:cs="Times New Roman"/>
          <w:i/>
          <w:iCs/>
          <w:sz w:val="24"/>
          <w:szCs w:val="24"/>
        </w:rPr>
        <w:t>true positi</w:t>
      </w:r>
      <w:r w:rsidR="002C75CC">
        <w:rPr>
          <w:rFonts w:ascii="Times New Roman" w:hAnsi="Times New Roman" w:cs="Times New Roman"/>
          <w:i/>
          <w:iCs/>
          <w:sz w:val="24"/>
          <w:szCs w:val="24"/>
        </w:rPr>
        <w:t xml:space="preserve">ve </w:t>
      </w:r>
      <w:r w:rsidR="00436AAB">
        <w:rPr>
          <w:rFonts w:ascii="Times New Roman" w:hAnsi="Times New Roman" w:cs="Times New Roman"/>
          <w:sz w:val="24"/>
          <w:szCs w:val="24"/>
        </w:rPr>
        <w:t>dan hasil</w:t>
      </w:r>
      <w:r w:rsidR="002C75CC">
        <w:rPr>
          <w:rFonts w:ascii="Times New Roman" w:hAnsi="Times New Roman" w:cs="Times New Roman"/>
          <w:sz w:val="24"/>
          <w:szCs w:val="24"/>
        </w:rPr>
        <w:t xml:space="preserve"> total </w:t>
      </w:r>
      <w:r w:rsidR="00436AAB">
        <w:rPr>
          <w:rFonts w:ascii="Times New Roman" w:hAnsi="Times New Roman" w:cs="Times New Roman"/>
          <w:i/>
          <w:iCs/>
          <w:sz w:val="24"/>
          <w:szCs w:val="24"/>
        </w:rPr>
        <w:t>false positive</w:t>
      </w:r>
      <w:r w:rsidR="004349C4">
        <w:rPr>
          <w:rFonts w:ascii="Times New Roman" w:hAnsi="Times New Roman" w:cs="Times New Roman"/>
          <w:i/>
          <w:iCs/>
          <w:sz w:val="24"/>
          <w:szCs w:val="24"/>
        </w:rPr>
        <w:t xml:space="preserve">, </w:t>
      </w:r>
      <w:r w:rsidR="004349C4">
        <w:rPr>
          <w:rFonts w:ascii="Times New Roman" w:hAnsi="Times New Roman" w:cs="Times New Roman"/>
          <w:sz w:val="24"/>
          <w:szCs w:val="24"/>
        </w:rPr>
        <w:t>kemudian dikalkukasi dengan cara sebagai berikut:</w:t>
      </w:r>
    </w:p>
    <w:p w14:paraId="37073932" w14:textId="36BCC86E" w:rsidR="00572530" w:rsidRDefault="007F0588" w:rsidP="00572530">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185922F2" w14:textId="77777777" w:rsidR="00816A90" w:rsidRPr="00816A90" w:rsidRDefault="00816A90" w:rsidP="00B36393">
      <w:pPr>
        <w:pStyle w:val="ListParagraph"/>
        <w:spacing w:after="0" w:line="360" w:lineRule="auto"/>
        <w:ind w:left="1800"/>
        <w:jc w:val="both"/>
        <w:rPr>
          <w:rFonts w:ascii="Times New Roman" w:hAnsi="Times New Roman" w:cs="Times New Roman"/>
          <w:sz w:val="24"/>
          <w:szCs w:val="24"/>
        </w:rPr>
      </w:pPr>
    </w:p>
    <w:p w14:paraId="4F04E4E4" w14:textId="4F7CA84B" w:rsidR="00081D7F" w:rsidRPr="00572530" w:rsidRDefault="00E3081F" w:rsidP="00081D7F">
      <w:pPr>
        <w:pStyle w:val="ListParagraph"/>
        <w:numPr>
          <w:ilvl w:val="0"/>
          <w:numId w:val="33"/>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w:t>
      </w:r>
      <w:r w:rsidR="00081D7F">
        <w:rPr>
          <w:rFonts w:ascii="Times New Roman" w:hAnsi="Times New Roman" w:cs="Times New Roman"/>
          <w:i/>
          <w:iCs/>
          <w:sz w:val="24"/>
          <w:szCs w:val="24"/>
        </w:rPr>
        <w:t>ccuracy</w:t>
      </w:r>
    </w:p>
    <w:p w14:paraId="087DE2D0" w14:textId="3D9AF883" w:rsidR="00572530" w:rsidRPr="004349C4" w:rsidRDefault="00572530" w:rsidP="005725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lihat dari hasil total </w:t>
      </w:r>
      <w:r>
        <w:rPr>
          <w:rFonts w:ascii="Times New Roman" w:hAnsi="Times New Roman" w:cs="Times New Roman"/>
          <w:i/>
          <w:iCs/>
          <w:sz w:val="24"/>
          <w:szCs w:val="24"/>
        </w:rPr>
        <w:t xml:space="preserve">true positive, </w:t>
      </w:r>
      <w:r>
        <w:rPr>
          <w:rFonts w:ascii="Times New Roman" w:hAnsi="Times New Roman" w:cs="Times New Roman"/>
          <w:sz w:val="24"/>
          <w:szCs w:val="24"/>
        </w:rPr>
        <w:t xml:space="preserve">total </w:t>
      </w:r>
      <w:r>
        <w:rPr>
          <w:rFonts w:ascii="Times New Roman" w:hAnsi="Times New Roman" w:cs="Times New Roman"/>
          <w:i/>
          <w:iCs/>
          <w:sz w:val="24"/>
          <w:szCs w:val="24"/>
        </w:rPr>
        <w:t xml:space="preserve">false negative, </w:t>
      </w:r>
      <w:r>
        <w:rPr>
          <w:rFonts w:ascii="Times New Roman" w:hAnsi="Times New Roman" w:cs="Times New Roman"/>
          <w:sz w:val="24"/>
          <w:szCs w:val="24"/>
        </w:rPr>
        <w:t xml:space="preserve">total </w:t>
      </w:r>
      <w:r>
        <w:rPr>
          <w:rFonts w:ascii="Times New Roman" w:hAnsi="Times New Roman" w:cs="Times New Roman"/>
          <w:i/>
          <w:iCs/>
          <w:sz w:val="24"/>
          <w:szCs w:val="24"/>
        </w:rPr>
        <w:t>true negative</w:t>
      </w:r>
      <w:r>
        <w:rPr>
          <w:rFonts w:ascii="Times New Roman" w:hAnsi="Times New Roman" w:cs="Times New Roman"/>
          <w:sz w:val="24"/>
          <w:szCs w:val="24"/>
        </w:rPr>
        <w:t xml:space="preserve">, dan </w:t>
      </w:r>
      <w:r>
        <w:rPr>
          <w:rFonts w:ascii="Times New Roman" w:hAnsi="Times New Roman" w:cs="Times New Roman"/>
          <w:i/>
          <w:iCs/>
          <w:sz w:val="24"/>
          <w:szCs w:val="24"/>
        </w:rPr>
        <w:t>false negative</w:t>
      </w:r>
      <w:r w:rsidR="004349C4">
        <w:rPr>
          <w:rFonts w:ascii="Times New Roman" w:hAnsi="Times New Roman" w:cs="Times New Roman"/>
          <w:i/>
          <w:iCs/>
          <w:sz w:val="24"/>
          <w:szCs w:val="24"/>
        </w:rPr>
        <w:t xml:space="preserve">, </w:t>
      </w:r>
      <w:r w:rsidR="004349C4">
        <w:rPr>
          <w:rFonts w:ascii="Times New Roman" w:hAnsi="Times New Roman" w:cs="Times New Roman"/>
          <w:sz w:val="24"/>
          <w:szCs w:val="24"/>
        </w:rPr>
        <w:t>kemudian dilakukan kalkulasi dengan cara sebagai berikut:</w:t>
      </w:r>
    </w:p>
    <w:p w14:paraId="1934C8CE" w14:textId="77777777" w:rsidR="00572530" w:rsidRPr="00305820" w:rsidRDefault="00572530" w:rsidP="00572530">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F6FA5B5" w14:textId="77777777" w:rsidR="00572530" w:rsidRPr="00572530" w:rsidRDefault="00572530" w:rsidP="00572530">
      <w:pPr>
        <w:pStyle w:val="ListParagraph"/>
        <w:spacing w:after="0" w:line="360" w:lineRule="auto"/>
        <w:ind w:left="1800"/>
        <w:jc w:val="both"/>
        <w:rPr>
          <w:rFonts w:ascii="Times New Roman" w:hAnsi="Times New Roman" w:cs="Times New Roman"/>
          <w:sz w:val="24"/>
          <w:szCs w:val="24"/>
        </w:rPr>
      </w:pPr>
    </w:p>
    <w:p w14:paraId="427BCA08" w14:textId="1466FC32" w:rsidR="00E3081F" w:rsidRPr="004349C4" w:rsidRDefault="00E3081F" w:rsidP="008A7294">
      <w:pPr>
        <w:pStyle w:val="ListParagraph"/>
        <w:numPr>
          <w:ilvl w:val="0"/>
          <w:numId w:val="33"/>
        </w:numPr>
        <w:spacing w:after="0" w:line="360" w:lineRule="auto"/>
        <w:ind w:left="1797"/>
        <w:jc w:val="both"/>
        <w:rPr>
          <w:rFonts w:ascii="Times New Roman" w:hAnsi="Times New Roman" w:cs="Times New Roman"/>
          <w:sz w:val="24"/>
          <w:szCs w:val="24"/>
        </w:rPr>
      </w:pPr>
      <w:r>
        <w:rPr>
          <w:rFonts w:ascii="Times New Roman" w:hAnsi="Times New Roman" w:cs="Times New Roman"/>
          <w:i/>
          <w:iCs/>
          <w:sz w:val="24"/>
          <w:szCs w:val="24"/>
        </w:rPr>
        <w:t>Confusion matrix</w:t>
      </w:r>
    </w:p>
    <w:p w14:paraId="20B6FADF" w14:textId="5151108D" w:rsidR="004349C4" w:rsidRDefault="00796B4E" w:rsidP="008A7294">
      <w:pPr>
        <w:pStyle w:val="ListParagraph"/>
        <w:spacing w:after="0" w:line="360" w:lineRule="auto"/>
        <w:ind w:left="1797"/>
        <w:jc w:val="both"/>
        <w:rPr>
          <w:rFonts w:ascii="Times New Roman" w:hAnsi="Times New Roman" w:cs="Times New Roman"/>
          <w:sz w:val="24"/>
          <w:szCs w:val="24"/>
        </w:rPr>
      </w:pPr>
      <w:r>
        <w:rPr>
          <w:rFonts w:ascii="Times New Roman" w:hAnsi="Times New Roman" w:cs="Times New Roman"/>
          <w:sz w:val="24"/>
          <w:szCs w:val="24"/>
        </w:rPr>
        <w:t xml:space="preserve">Merupakan </w:t>
      </w:r>
      <w:r w:rsidR="00F1030E">
        <w:rPr>
          <w:rFonts w:ascii="Times New Roman" w:hAnsi="Times New Roman" w:cs="Times New Roman"/>
          <w:sz w:val="24"/>
          <w:szCs w:val="24"/>
        </w:rPr>
        <w:t>matriks</w:t>
      </w:r>
      <w:r>
        <w:rPr>
          <w:rFonts w:ascii="Times New Roman" w:hAnsi="Times New Roman" w:cs="Times New Roman"/>
          <w:sz w:val="24"/>
          <w:szCs w:val="24"/>
        </w:rPr>
        <w:t xml:space="preserve"> yang mempunyai kolom dan baris sesuai dengan label kelas klasifikasi pada penelitian ini, yaitu 5 kolom dan 5 baris, </w:t>
      </w:r>
      <w:r w:rsidR="0015611F">
        <w:rPr>
          <w:rFonts w:ascii="Times New Roman" w:hAnsi="Times New Roman" w:cs="Times New Roman"/>
          <w:sz w:val="24"/>
          <w:szCs w:val="24"/>
        </w:rPr>
        <w:t xml:space="preserve">untuk melihat </w:t>
      </w:r>
      <w:r w:rsidR="004349C4">
        <w:rPr>
          <w:rFonts w:ascii="Times New Roman" w:hAnsi="Times New Roman" w:cs="Times New Roman"/>
          <w:sz w:val="24"/>
          <w:szCs w:val="24"/>
        </w:rPr>
        <w:t xml:space="preserve">berapa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 xml:space="preserve">true positive,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 xml:space="preserve">false negative, </w:t>
      </w:r>
      <w:r w:rsidR="00A33A50">
        <w:rPr>
          <w:rFonts w:ascii="Times New Roman" w:hAnsi="Times New Roman" w:cs="Times New Roman"/>
          <w:sz w:val="24"/>
          <w:szCs w:val="24"/>
        </w:rPr>
        <w:t xml:space="preserve">total </w:t>
      </w:r>
      <w:r w:rsidR="00A33A50">
        <w:rPr>
          <w:rFonts w:ascii="Times New Roman" w:hAnsi="Times New Roman" w:cs="Times New Roman"/>
          <w:i/>
          <w:iCs/>
          <w:sz w:val="24"/>
          <w:szCs w:val="24"/>
        </w:rPr>
        <w:t>true negative</w:t>
      </w:r>
      <w:r w:rsidR="00A33A50">
        <w:rPr>
          <w:rFonts w:ascii="Times New Roman" w:hAnsi="Times New Roman" w:cs="Times New Roman"/>
          <w:sz w:val="24"/>
          <w:szCs w:val="24"/>
        </w:rPr>
        <w:t xml:space="preserve">, dan </w:t>
      </w:r>
      <w:r w:rsidR="00A33A50">
        <w:rPr>
          <w:rFonts w:ascii="Times New Roman" w:hAnsi="Times New Roman" w:cs="Times New Roman"/>
          <w:i/>
          <w:iCs/>
          <w:sz w:val="24"/>
          <w:szCs w:val="24"/>
        </w:rPr>
        <w:t>false negative</w:t>
      </w:r>
      <w:r w:rsidR="00E15F85">
        <w:rPr>
          <w:rFonts w:ascii="Times New Roman" w:hAnsi="Times New Roman" w:cs="Times New Roman"/>
          <w:i/>
          <w:iCs/>
          <w:sz w:val="24"/>
          <w:szCs w:val="24"/>
        </w:rPr>
        <w:t xml:space="preserve">, </w:t>
      </w:r>
      <w:r w:rsidR="00E15F85">
        <w:rPr>
          <w:rFonts w:ascii="Times New Roman" w:hAnsi="Times New Roman" w:cs="Times New Roman"/>
          <w:sz w:val="24"/>
          <w:szCs w:val="24"/>
        </w:rPr>
        <w:t xml:space="preserve">berikut </w:t>
      </w:r>
      <w:r w:rsidR="00E15F85">
        <w:rPr>
          <w:rFonts w:ascii="Times New Roman" w:hAnsi="Times New Roman" w:cs="Times New Roman"/>
          <w:i/>
          <w:iCs/>
          <w:sz w:val="24"/>
          <w:szCs w:val="24"/>
        </w:rPr>
        <w:t xml:space="preserve">confusion matrix </w:t>
      </w:r>
      <w:r w:rsidR="00E15F85">
        <w:rPr>
          <w:rFonts w:ascii="Times New Roman" w:hAnsi="Times New Roman" w:cs="Times New Roman"/>
          <w:sz w:val="24"/>
          <w:szCs w:val="24"/>
        </w:rPr>
        <w:t>dari tabel 3.4</w:t>
      </w:r>
    </w:p>
    <w:tbl>
      <w:tblPr>
        <w:tblStyle w:val="TableGrid"/>
        <w:tblW w:w="0" w:type="auto"/>
        <w:tblInd w:w="1800" w:type="dxa"/>
        <w:tblLook w:val="04A0" w:firstRow="1" w:lastRow="0" w:firstColumn="1" w:lastColumn="0" w:noHBand="0" w:noVBand="1"/>
      </w:tblPr>
      <w:tblGrid>
        <w:gridCol w:w="891"/>
        <w:gridCol w:w="1078"/>
        <w:gridCol w:w="1078"/>
        <w:gridCol w:w="1049"/>
        <w:gridCol w:w="1028"/>
        <w:gridCol w:w="1003"/>
      </w:tblGrid>
      <w:tr w:rsidR="00E15F85" w14:paraId="1DF014EF" w14:textId="5047746B" w:rsidTr="007E66D3">
        <w:tc>
          <w:tcPr>
            <w:tcW w:w="891" w:type="dxa"/>
          </w:tcPr>
          <w:p w14:paraId="4827C32F" w14:textId="407C0210"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w:t>
            </w:r>
          </w:p>
        </w:tc>
        <w:tc>
          <w:tcPr>
            <w:tcW w:w="1078" w:type="dxa"/>
          </w:tcPr>
          <w:p w14:paraId="6025433E" w14:textId="6F4CA15D"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877C07C" w14:textId="0D0DA951" w:rsidR="00E15F85" w:rsidRPr="00E15F85" w:rsidRDefault="00E15F85" w:rsidP="00E15F85">
            <w:pPr>
              <w:pStyle w:val="ListParagraph"/>
              <w:spacing w:line="360" w:lineRule="auto"/>
              <w:ind w:left="0"/>
              <w:jc w:val="both"/>
              <w:rPr>
                <w:rFonts w:ascii="Times New Roman" w:hAnsi="Times New Roman" w:cs="Times New Roman"/>
                <w:i/>
                <w:iCs/>
                <w:sz w:val="24"/>
                <w:szCs w:val="24"/>
              </w:rPr>
            </w:pPr>
            <w:r w:rsidRPr="00E15F85">
              <w:rPr>
                <w:rFonts w:ascii="Times New Roman" w:hAnsi="Times New Roman" w:cs="Times New Roman"/>
                <w:sz w:val="24"/>
                <w:szCs w:val="24"/>
              </w:rPr>
              <w:t>Sangat baik</w:t>
            </w:r>
          </w:p>
        </w:tc>
        <w:tc>
          <w:tcPr>
            <w:tcW w:w="1078" w:type="dxa"/>
          </w:tcPr>
          <w:p w14:paraId="3BC69973" w14:textId="15722158"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52029CA" w14:textId="328027ED"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k</w:t>
            </w:r>
          </w:p>
        </w:tc>
        <w:tc>
          <w:tcPr>
            <w:tcW w:w="1049" w:type="dxa"/>
          </w:tcPr>
          <w:p w14:paraId="208F25D6" w14:textId="05D0E8D4"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A37B8BF" w14:textId="56284170"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iasa</w:t>
            </w:r>
          </w:p>
        </w:tc>
        <w:tc>
          <w:tcPr>
            <w:tcW w:w="1028" w:type="dxa"/>
          </w:tcPr>
          <w:p w14:paraId="1DAAF87E" w14:textId="3A80BACC"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37217407" w14:textId="74B9A1D5"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uruk</w:t>
            </w:r>
          </w:p>
        </w:tc>
        <w:tc>
          <w:tcPr>
            <w:tcW w:w="1003" w:type="dxa"/>
          </w:tcPr>
          <w:p w14:paraId="387B5F43" w14:textId="778AFD45"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Prediksi</w:t>
            </w:r>
          </w:p>
          <w:p w14:paraId="6049FEC4" w14:textId="3EA128EE"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ngat buruk</w:t>
            </w:r>
          </w:p>
        </w:tc>
      </w:tr>
      <w:tr w:rsidR="00E15F85" w14:paraId="074681FE" w14:textId="11BF9380" w:rsidTr="007E66D3">
        <w:tc>
          <w:tcPr>
            <w:tcW w:w="891" w:type="dxa"/>
          </w:tcPr>
          <w:p w14:paraId="477A5E39" w14:textId="77777777"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lastRenderedPageBreak/>
              <w:t>Kelas Asli:</w:t>
            </w:r>
          </w:p>
          <w:p w14:paraId="3D503C03" w14:textId="382A63AB" w:rsidR="00E15F85" w:rsidRDefault="00E15F85" w:rsidP="00E15F85">
            <w:pPr>
              <w:pStyle w:val="ListParagraph"/>
              <w:spacing w:line="360" w:lineRule="auto"/>
              <w:ind w:left="0"/>
              <w:jc w:val="both"/>
              <w:rPr>
                <w:rFonts w:ascii="Times New Roman" w:hAnsi="Times New Roman" w:cs="Times New Roman"/>
                <w:sz w:val="24"/>
                <w:szCs w:val="24"/>
              </w:rPr>
            </w:pPr>
            <w:r w:rsidRPr="00E15F85">
              <w:rPr>
                <w:rFonts w:ascii="Times New Roman" w:hAnsi="Times New Roman" w:cs="Times New Roman"/>
                <w:sz w:val="24"/>
                <w:szCs w:val="24"/>
              </w:rPr>
              <w:t>Sangat baik</w:t>
            </w:r>
          </w:p>
        </w:tc>
        <w:tc>
          <w:tcPr>
            <w:tcW w:w="1078" w:type="dxa"/>
          </w:tcPr>
          <w:p w14:paraId="4A1B1089" w14:textId="709859D6" w:rsidR="00E15F85" w:rsidRDefault="00E15F85" w:rsidP="00E15F85">
            <w:pPr>
              <w:pStyle w:val="ListParagraph"/>
              <w:spacing w:line="360" w:lineRule="auto"/>
              <w:ind w:left="0"/>
              <w:jc w:val="both"/>
              <w:rPr>
                <w:rFonts w:ascii="Times New Roman" w:hAnsi="Times New Roman" w:cs="Times New Roman"/>
                <w:sz w:val="24"/>
                <w:szCs w:val="24"/>
              </w:rPr>
            </w:pPr>
          </w:p>
        </w:tc>
        <w:tc>
          <w:tcPr>
            <w:tcW w:w="1078" w:type="dxa"/>
          </w:tcPr>
          <w:p w14:paraId="0B56429F" w14:textId="4C479127" w:rsidR="00E15F85" w:rsidRDefault="00E15F85" w:rsidP="00E15F85">
            <w:pPr>
              <w:pStyle w:val="ListParagraph"/>
              <w:spacing w:line="360" w:lineRule="auto"/>
              <w:ind w:left="0"/>
              <w:jc w:val="both"/>
              <w:rPr>
                <w:rFonts w:ascii="Times New Roman" w:hAnsi="Times New Roman" w:cs="Times New Roman"/>
                <w:sz w:val="24"/>
                <w:szCs w:val="24"/>
              </w:rPr>
            </w:pPr>
          </w:p>
        </w:tc>
        <w:tc>
          <w:tcPr>
            <w:tcW w:w="1049" w:type="dxa"/>
          </w:tcPr>
          <w:p w14:paraId="43437DC4" w14:textId="594F24E7" w:rsidR="00E15F85" w:rsidRDefault="00E15F85" w:rsidP="00E15F85">
            <w:pPr>
              <w:pStyle w:val="ListParagraph"/>
              <w:spacing w:line="360" w:lineRule="auto"/>
              <w:ind w:left="0"/>
              <w:jc w:val="both"/>
              <w:rPr>
                <w:rFonts w:ascii="Times New Roman" w:hAnsi="Times New Roman" w:cs="Times New Roman"/>
                <w:sz w:val="24"/>
                <w:szCs w:val="24"/>
              </w:rPr>
            </w:pPr>
          </w:p>
        </w:tc>
        <w:tc>
          <w:tcPr>
            <w:tcW w:w="1028" w:type="dxa"/>
          </w:tcPr>
          <w:p w14:paraId="07E65B42" w14:textId="55F5FF47" w:rsidR="00E15F85" w:rsidRDefault="00E15F85" w:rsidP="00E15F85">
            <w:pPr>
              <w:pStyle w:val="ListParagraph"/>
              <w:spacing w:line="360" w:lineRule="auto"/>
              <w:ind w:left="0"/>
              <w:jc w:val="both"/>
              <w:rPr>
                <w:rFonts w:ascii="Times New Roman" w:hAnsi="Times New Roman" w:cs="Times New Roman"/>
                <w:sz w:val="24"/>
                <w:szCs w:val="24"/>
              </w:rPr>
            </w:pPr>
          </w:p>
        </w:tc>
        <w:tc>
          <w:tcPr>
            <w:tcW w:w="1003" w:type="dxa"/>
          </w:tcPr>
          <w:p w14:paraId="7D8A575C" w14:textId="2B14BF27" w:rsidR="00E15F85" w:rsidRDefault="00E15F85" w:rsidP="00E15F85">
            <w:pPr>
              <w:pStyle w:val="ListParagraph"/>
              <w:spacing w:line="360" w:lineRule="auto"/>
              <w:ind w:left="0"/>
              <w:jc w:val="both"/>
              <w:rPr>
                <w:rFonts w:ascii="Times New Roman" w:hAnsi="Times New Roman" w:cs="Times New Roman"/>
                <w:sz w:val="24"/>
                <w:szCs w:val="24"/>
              </w:rPr>
            </w:pPr>
          </w:p>
        </w:tc>
      </w:tr>
      <w:tr w:rsidR="00E15F85" w14:paraId="5AFDCACC" w14:textId="77777777" w:rsidTr="007E66D3">
        <w:tc>
          <w:tcPr>
            <w:tcW w:w="891" w:type="dxa"/>
          </w:tcPr>
          <w:p w14:paraId="09BB2CE4" w14:textId="77777777"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65D1BD23" w14:textId="1BAF17A3" w:rsidR="00E15F85" w:rsidRDefault="00E15F85" w:rsidP="00E15F8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aik</w:t>
            </w:r>
          </w:p>
        </w:tc>
        <w:tc>
          <w:tcPr>
            <w:tcW w:w="1078" w:type="dxa"/>
          </w:tcPr>
          <w:p w14:paraId="3A51DBA1" w14:textId="6F1F1510" w:rsidR="00E15F85" w:rsidRDefault="00E15F85" w:rsidP="00E15F85">
            <w:pPr>
              <w:pStyle w:val="ListParagraph"/>
              <w:spacing w:line="360" w:lineRule="auto"/>
              <w:ind w:left="0"/>
              <w:jc w:val="both"/>
              <w:rPr>
                <w:rFonts w:ascii="Times New Roman" w:hAnsi="Times New Roman" w:cs="Times New Roman"/>
                <w:sz w:val="24"/>
                <w:szCs w:val="24"/>
              </w:rPr>
            </w:pPr>
          </w:p>
        </w:tc>
        <w:tc>
          <w:tcPr>
            <w:tcW w:w="1078" w:type="dxa"/>
          </w:tcPr>
          <w:p w14:paraId="71638940" w14:textId="1FBB4A53" w:rsidR="00E15F85" w:rsidRDefault="00E15F85" w:rsidP="00E15F85">
            <w:pPr>
              <w:pStyle w:val="ListParagraph"/>
              <w:spacing w:line="360" w:lineRule="auto"/>
              <w:ind w:left="0"/>
              <w:jc w:val="both"/>
              <w:rPr>
                <w:rFonts w:ascii="Times New Roman" w:hAnsi="Times New Roman" w:cs="Times New Roman"/>
                <w:sz w:val="24"/>
                <w:szCs w:val="24"/>
              </w:rPr>
            </w:pPr>
          </w:p>
        </w:tc>
        <w:tc>
          <w:tcPr>
            <w:tcW w:w="1049" w:type="dxa"/>
          </w:tcPr>
          <w:p w14:paraId="12954D52" w14:textId="21D11A14" w:rsidR="00E15F85" w:rsidRDefault="00E15F85" w:rsidP="00E15F85">
            <w:pPr>
              <w:pStyle w:val="ListParagraph"/>
              <w:spacing w:line="360" w:lineRule="auto"/>
              <w:ind w:left="0"/>
              <w:jc w:val="both"/>
              <w:rPr>
                <w:rFonts w:ascii="Times New Roman" w:hAnsi="Times New Roman" w:cs="Times New Roman"/>
                <w:sz w:val="24"/>
                <w:szCs w:val="24"/>
              </w:rPr>
            </w:pPr>
          </w:p>
        </w:tc>
        <w:tc>
          <w:tcPr>
            <w:tcW w:w="1028" w:type="dxa"/>
          </w:tcPr>
          <w:p w14:paraId="04C3FA04" w14:textId="4F44E9FB" w:rsidR="00E15F85" w:rsidRDefault="00E15F85" w:rsidP="00E15F85">
            <w:pPr>
              <w:pStyle w:val="ListParagraph"/>
              <w:spacing w:line="360" w:lineRule="auto"/>
              <w:ind w:left="0"/>
              <w:jc w:val="both"/>
              <w:rPr>
                <w:rFonts w:ascii="Times New Roman" w:hAnsi="Times New Roman" w:cs="Times New Roman"/>
                <w:sz w:val="24"/>
                <w:szCs w:val="24"/>
              </w:rPr>
            </w:pPr>
          </w:p>
        </w:tc>
        <w:tc>
          <w:tcPr>
            <w:tcW w:w="1003" w:type="dxa"/>
          </w:tcPr>
          <w:p w14:paraId="6D5B19E8" w14:textId="21D3A3F0" w:rsidR="00E15F85" w:rsidRDefault="00E15F85" w:rsidP="00E15F85">
            <w:pPr>
              <w:pStyle w:val="ListParagraph"/>
              <w:spacing w:line="360" w:lineRule="auto"/>
              <w:ind w:left="0"/>
              <w:jc w:val="both"/>
              <w:rPr>
                <w:rFonts w:ascii="Times New Roman" w:hAnsi="Times New Roman" w:cs="Times New Roman"/>
                <w:sz w:val="24"/>
                <w:szCs w:val="24"/>
              </w:rPr>
            </w:pPr>
          </w:p>
        </w:tc>
      </w:tr>
      <w:tr w:rsidR="007E66D3" w14:paraId="55EC0439" w14:textId="77777777" w:rsidTr="007E66D3">
        <w:tc>
          <w:tcPr>
            <w:tcW w:w="891" w:type="dxa"/>
          </w:tcPr>
          <w:p w14:paraId="2180EEA2"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52F7809C" w14:textId="61EA318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sz w:val="24"/>
                <w:szCs w:val="24"/>
              </w:rPr>
              <w:t>iasa</w:t>
            </w:r>
          </w:p>
        </w:tc>
        <w:tc>
          <w:tcPr>
            <w:tcW w:w="1078" w:type="dxa"/>
          </w:tcPr>
          <w:p w14:paraId="7C0DC1ED" w14:textId="1549A984"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36D59876" w14:textId="11200AC4"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3B46A7FB" w14:textId="1677E886"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20A71C1B" w14:textId="18073A6E"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45EDFC11" w14:textId="6DE22736" w:rsidR="007E66D3" w:rsidRDefault="007E66D3" w:rsidP="007E66D3">
            <w:pPr>
              <w:pStyle w:val="ListParagraph"/>
              <w:spacing w:line="360" w:lineRule="auto"/>
              <w:ind w:left="0"/>
              <w:jc w:val="both"/>
              <w:rPr>
                <w:rFonts w:ascii="Times New Roman" w:hAnsi="Times New Roman" w:cs="Times New Roman"/>
                <w:sz w:val="24"/>
                <w:szCs w:val="24"/>
              </w:rPr>
            </w:pPr>
          </w:p>
        </w:tc>
      </w:tr>
      <w:tr w:rsidR="007E66D3" w14:paraId="717F6E59" w14:textId="77777777" w:rsidTr="007E66D3">
        <w:tc>
          <w:tcPr>
            <w:tcW w:w="891" w:type="dxa"/>
          </w:tcPr>
          <w:p w14:paraId="41EEAA89"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23D155E7" w14:textId="7C112388"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Buruk</w:t>
            </w:r>
          </w:p>
        </w:tc>
        <w:tc>
          <w:tcPr>
            <w:tcW w:w="1078" w:type="dxa"/>
          </w:tcPr>
          <w:p w14:paraId="30D931B8" w14:textId="7DC504C8"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17553F88" w14:textId="7BEE3DC7"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3C72F629" w14:textId="3A527105"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215A4DC0" w14:textId="45F8FC27"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206583D6" w14:textId="45BF99DF" w:rsidR="007E66D3" w:rsidRDefault="007E66D3" w:rsidP="007E66D3">
            <w:pPr>
              <w:pStyle w:val="ListParagraph"/>
              <w:spacing w:line="360" w:lineRule="auto"/>
              <w:ind w:left="0"/>
              <w:jc w:val="both"/>
              <w:rPr>
                <w:rFonts w:ascii="Times New Roman" w:hAnsi="Times New Roman" w:cs="Times New Roman"/>
                <w:sz w:val="24"/>
                <w:szCs w:val="24"/>
              </w:rPr>
            </w:pPr>
          </w:p>
        </w:tc>
      </w:tr>
      <w:tr w:rsidR="007E66D3" w14:paraId="691D99AC" w14:textId="77777777" w:rsidTr="007E66D3">
        <w:tc>
          <w:tcPr>
            <w:tcW w:w="891" w:type="dxa"/>
          </w:tcPr>
          <w:p w14:paraId="388D0979" w14:textId="77777777"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Kelas Asli:</w:t>
            </w:r>
          </w:p>
          <w:p w14:paraId="1C16F2AD" w14:textId="2EF9F6B3" w:rsidR="007E66D3" w:rsidRDefault="007E66D3" w:rsidP="007E66D3">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Sangat b</w:t>
            </w:r>
            <w:r>
              <w:rPr>
                <w:rFonts w:ascii="Times New Roman" w:hAnsi="Times New Roman" w:cs="Times New Roman"/>
                <w:sz w:val="24"/>
                <w:szCs w:val="24"/>
              </w:rPr>
              <w:t>uruk</w:t>
            </w:r>
          </w:p>
        </w:tc>
        <w:tc>
          <w:tcPr>
            <w:tcW w:w="1078" w:type="dxa"/>
          </w:tcPr>
          <w:p w14:paraId="3768A8E5" w14:textId="746E7FFB" w:rsidR="007E66D3" w:rsidRDefault="007E66D3" w:rsidP="007E66D3">
            <w:pPr>
              <w:pStyle w:val="ListParagraph"/>
              <w:spacing w:line="360" w:lineRule="auto"/>
              <w:ind w:left="0"/>
              <w:jc w:val="both"/>
              <w:rPr>
                <w:rFonts w:ascii="Times New Roman" w:hAnsi="Times New Roman" w:cs="Times New Roman"/>
                <w:sz w:val="24"/>
                <w:szCs w:val="24"/>
              </w:rPr>
            </w:pPr>
          </w:p>
        </w:tc>
        <w:tc>
          <w:tcPr>
            <w:tcW w:w="1078" w:type="dxa"/>
          </w:tcPr>
          <w:p w14:paraId="45242F0F" w14:textId="0C09F0FB" w:rsidR="007E66D3" w:rsidRDefault="007E66D3" w:rsidP="007E66D3">
            <w:pPr>
              <w:pStyle w:val="ListParagraph"/>
              <w:spacing w:line="360" w:lineRule="auto"/>
              <w:ind w:left="0"/>
              <w:jc w:val="both"/>
              <w:rPr>
                <w:rFonts w:ascii="Times New Roman" w:hAnsi="Times New Roman" w:cs="Times New Roman"/>
                <w:sz w:val="24"/>
                <w:szCs w:val="24"/>
              </w:rPr>
            </w:pPr>
          </w:p>
        </w:tc>
        <w:tc>
          <w:tcPr>
            <w:tcW w:w="1049" w:type="dxa"/>
          </w:tcPr>
          <w:p w14:paraId="182E326F" w14:textId="3F608F66" w:rsidR="007E66D3" w:rsidRDefault="007E66D3" w:rsidP="007E66D3">
            <w:pPr>
              <w:pStyle w:val="ListParagraph"/>
              <w:spacing w:line="360" w:lineRule="auto"/>
              <w:ind w:left="0"/>
              <w:jc w:val="both"/>
              <w:rPr>
                <w:rFonts w:ascii="Times New Roman" w:hAnsi="Times New Roman" w:cs="Times New Roman"/>
                <w:sz w:val="24"/>
                <w:szCs w:val="24"/>
              </w:rPr>
            </w:pPr>
          </w:p>
        </w:tc>
        <w:tc>
          <w:tcPr>
            <w:tcW w:w="1028" w:type="dxa"/>
          </w:tcPr>
          <w:p w14:paraId="3F5199F3" w14:textId="693F605C" w:rsidR="007E66D3" w:rsidRDefault="007E66D3" w:rsidP="007E66D3">
            <w:pPr>
              <w:pStyle w:val="ListParagraph"/>
              <w:spacing w:line="360" w:lineRule="auto"/>
              <w:ind w:left="0"/>
              <w:jc w:val="both"/>
              <w:rPr>
                <w:rFonts w:ascii="Times New Roman" w:hAnsi="Times New Roman" w:cs="Times New Roman"/>
                <w:sz w:val="24"/>
                <w:szCs w:val="24"/>
              </w:rPr>
            </w:pPr>
          </w:p>
        </w:tc>
        <w:tc>
          <w:tcPr>
            <w:tcW w:w="1003" w:type="dxa"/>
          </w:tcPr>
          <w:p w14:paraId="388BE003" w14:textId="0A5578DA" w:rsidR="007E66D3" w:rsidRDefault="007E66D3" w:rsidP="007E66D3">
            <w:pPr>
              <w:pStyle w:val="ListParagraph"/>
              <w:spacing w:line="360" w:lineRule="auto"/>
              <w:ind w:left="0"/>
              <w:jc w:val="both"/>
              <w:rPr>
                <w:rFonts w:ascii="Times New Roman" w:hAnsi="Times New Roman" w:cs="Times New Roman"/>
                <w:sz w:val="24"/>
                <w:szCs w:val="24"/>
              </w:rPr>
            </w:pPr>
          </w:p>
        </w:tc>
      </w:tr>
    </w:tbl>
    <w:p w14:paraId="2ED5A5BA" w14:textId="77777777" w:rsidR="00E15F85" w:rsidRPr="00173545" w:rsidRDefault="00E15F85" w:rsidP="00173545">
      <w:pPr>
        <w:spacing w:after="0" w:line="360" w:lineRule="auto"/>
        <w:jc w:val="both"/>
        <w:rPr>
          <w:rFonts w:ascii="Times New Roman" w:hAnsi="Times New Roman" w:cs="Times New Roman"/>
          <w:sz w:val="24"/>
          <w:szCs w:val="24"/>
        </w:rPr>
      </w:pPr>
    </w:p>
    <w:p w14:paraId="6BCE5AF4" w14:textId="168FC474" w:rsidR="00B86808" w:rsidRPr="00173545" w:rsidRDefault="00173545" w:rsidP="00173545">
      <w:pPr>
        <w:spacing w:after="0" w:line="360" w:lineRule="auto"/>
        <w:ind w:left="720" w:firstLine="720"/>
        <w:jc w:val="center"/>
        <w:rPr>
          <w:rFonts w:ascii="Times New Roman" w:hAnsi="Times New Roman" w:cs="Times New Roman"/>
          <w:i/>
          <w:iCs/>
        </w:rPr>
      </w:pPr>
      <w:r w:rsidRPr="00173545">
        <w:rPr>
          <w:rFonts w:ascii="Times New Roman" w:hAnsi="Times New Roman" w:cs="Times New Roman"/>
        </w:rPr>
        <w:t xml:space="preserve">Tabel 3.4 Tabel </w:t>
      </w:r>
      <w:r w:rsidRPr="00173545">
        <w:rPr>
          <w:rFonts w:ascii="Times New Roman" w:hAnsi="Times New Roman" w:cs="Times New Roman"/>
          <w:i/>
          <w:iCs/>
        </w:rPr>
        <w:t>confusion matrix</w:t>
      </w:r>
    </w:p>
    <w:p w14:paraId="7A7850A0" w14:textId="74B9FB90" w:rsidR="00B86808" w:rsidRDefault="00B86808" w:rsidP="00F646EE">
      <w:pPr>
        <w:spacing w:after="0" w:line="360" w:lineRule="auto"/>
        <w:jc w:val="both"/>
        <w:rPr>
          <w:rFonts w:ascii="Times New Roman" w:hAnsi="Times New Roman" w:cs="Times New Roman"/>
          <w:sz w:val="24"/>
          <w:szCs w:val="24"/>
        </w:rPr>
      </w:pPr>
    </w:p>
    <w:p w14:paraId="1DF4C3D1" w14:textId="5208F02F" w:rsidR="00B86808" w:rsidRDefault="00B86808" w:rsidP="00F646EE">
      <w:pPr>
        <w:spacing w:after="0" w:line="360" w:lineRule="auto"/>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956385">
          <w:pgSz w:w="11906" w:h="16838" w:code="9"/>
          <w:pgMar w:top="1701" w:right="1701" w:bottom="1701" w:left="2268" w:header="709" w:footer="709" w:gutter="0"/>
          <w:cols w:space="708"/>
          <w:docGrid w:linePitch="360"/>
        </w:sectPr>
      </w:pPr>
    </w:p>
    <w:p w14:paraId="675E823A" w14:textId="16ADCED1" w:rsidR="00425137" w:rsidRPr="00BB271D" w:rsidRDefault="00425137" w:rsidP="00425137">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kermanhmd" w:date="2023-03-13T16:24:00Z" w:initials="a">
    <w:p w14:paraId="1A6D10B8" w14:textId="77777777" w:rsidR="00113366" w:rsidRDefault="00113366" w:rsidP="003C37E0">
      <w:pPr>
        <w:pStyle w:val="CommentText"/>
      </w:pPr>
      <w:r>
        <w:rPr>
          <w:rStyle w:val="CommentReference"/>
        </w:rPr>
        <w:annotationRef/>
      </w:r>
      <w:r>
        <w:t>Bagaimana hasil dan akurasi perbandingan 3 machine learning</w:t>
      </w:r>
    </w:p>
  </w:comment>
  <w:comment w:id="1" w:author="ackermanhmd" w:date="2023-03-13T16:25:00Z" w:initials="a">
    <w:p w14:paraId="1C0C2173" w14:textId="77777777" w:rsidR="00113366" w:rsidRDefault="00113366" w:rsidP="00CD79CA">
      <w:pPr>
        <w:pStyle w:val="CommentText"/>
      </w:pPr>
      <w:r>
        <w:rPr>
          <w:rStyle w:val="CommentReference"/>
        </w:rPr>
        <w:annotationRef/>
      </w:r>
      <w:r>
        <w:t>Tanggal pengambilan data, total data, cara olah data</w:t>
      </w:r>
    </w:p>
  </w:comment>
  <w:comment w:id="2" w:author="ackermanhmd" w:date="2023-05-08T15:37:00Z" w:initials="a">
    <w:p w14:paraId="5F143B08" w14:textId="77777777" w:rsidR="00EF34D0" w:rsidRDefault="00EF34D0" w:rsidP="00C7080A">
      <w:pPr>
        <w:pStyle w:val="CommentText"/>
      </w:pPr>
      <w:r>
        <w:rPr>
          <w:rStyle w:val="CommentReference"/>
        </w:rPr>
        <w:annotationRef/>
      </w:r>
      <w:r>
        <w:t>done</w:t>
      </w:r>
    </w:p>
  </w:comment>
  <w:comment w:id="3" w:author="ackermanhmd" w:date="2023-05-08T15:45:00Z" w:initials="a">
    <w:p w14:paraId="2693FA7F" w14:textId="77777777" w:rsidR="00DA1660" w:rsidRDefault="00DA1660" w:rsidP="00A65011">
      <w:pPr>
        <w:pStyle w:val="CommentText"/>
      </w:pPr>
      <w:r>
        <w:rPr>
          <w:rStyle w:val="CommentReference"/>
        </w:rPr>
        <w:annotationRef/>
      </w:r>
      <w:r>
        <w:t xml:space="preserve">Untuk sitasi data sebaiknya taruh dimana ? Tanya dospe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6D10B8" w15:done="1"/>
  <w15:commentEx w15:paraId="1C0C2173" w15:done="0"/>
  <w15:commentEx w15:paraId="5F143B08" w15:paraIdParent="1C0C2173" w15:done="0"/>
  <w15:commentEx w15:paraId="2693FA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9CCC0" w16cex:dateUtc="2023-03-13T09:24:00Z"/>
  <w16cex:commentExtensible w16cex:durableId="27B9CCE1" w16cex:dateUtc="2023-03-13T09:25:00Z"/>
  <w16cex:commentExtensible w16cex:durableId="280395BB" w16cex:dateUtc="2023-05-08T08:37:00Z"/>
  <w16cex:commentExtensible w16cex:durableId="280397A3" w16cex:dateUtc="2023-05-08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6D10B8" w16cid:durableId="27B9CCC0"/>
  <w16cid:commentId w16cid:paraId="1C0C2173" w16cid:durableId="27B9CCE1"/>
  <w16cid:commentId w16cid:paraId="5F143B08" w16cid:durableId="280395BB"/>
  <w16cid:commentId w16cid:paraId="2693FA7F" w16cid:durableId="280397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2D9A12" w14:textId="77777777" w:rsidR="00E746F7" w:rsidRDefault="00E746F7" w:rsidP="00AB0C8E">
      <w:pPr>
        <w:spacing w:after="0" w:line="240" w:lineRule="auto"/>
      </w:pPr>
      <w:r>
        <w:separator/>
      </w:r>
    </w:p>
  </w:endnote>
  <w:endnote w:type="continuationSeparator" w:id="0">
    <w:p w14:paraId="699BBA50" w14:textId="77777777" w:rsidR="00E746F7" w:rsidRDefault="00E746F7"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05039B" w14:textId="77777777" w:rsidR="00E746F7" w:rsidRDefault="00E746F7" w:rsidP="00AB0C8E">
      <w:pPr>
        <w:spacing w:after="0" w:line="240" w:lineRule="auto"/>
      </w:pPr>
      <w:r>
        <w:separator/>
      </w:r>
    </w:p>
  </w:footnote>
  <w:footnote w:type="continuationSeparator" w:id="0">
    <w:p w14:paraId="077129C7" w14:textId="77777777" w:rsidR="00E746F7" w:rsidRDefault="00E746F7"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D0A6199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0C13E6"/>
    <w:multiLevelType w:val="hybridMultilevel"/>
    <w:tmpl w:val="1624DE92"/>
    <w:lvl w:ilvl="0" w:tplc="38090001">
      <w:start w:val="1"/>
      <w:numFmt w:val="bullet"/>
      <w:lvlText w:val=""/>
      <w:lvlJc w:val="left"/>
      <w:pPr>
        <w:ind w:left="5400" w:hanging="360"/>
      </w:pPr>
      <w:rPr>
        <w:rFonts w:ascii="Symbol" w:hAnsi="Symbol" w:hint="default"/>
      </w:rPr>
    </w:lvl>
    <w:lvl w:ilvl="1" w:tplc="38090003" w:tentative="1">
      <w:start w:val="1"/>
      <w:numFmt w:val="bullet"/>
      <w:lvlText w:val="o"/>
      <w:lvlJc w:val="left"/>
      <w:pPr>
        <w:ind w:left="6120" w:hanging="360"/>
      </w:pPr>
      <w:rPr>
        <w:rFonts w:ascii="Courier New" w:hAnsi="Courier New" w:cs="Courier New" w:hint="default"/>
      </w:rPr>
    </w:lvl>
    <w:lvl w:ilvl="2" w:tplc="38090005" w:tentative="1">
      <w:start w:val="1"/>
      <w:numFmt w:val="bullet"/>
      <w:lvlText w:val=""/>
      <w:lvlJc w:val="left"/>
      <w:pPr>
        <w:ind w:left="6840" w:hanging="360"/>
      </w:pPr>
      <w:rPr>
        <w:rFonts w:ascii="Wingdings" w:hAnsi="Wingdings" w:hint="default"/>
      </w:rPr>
    </w:lvl>
    <w:lvl w:ilvl="3" w:tplc="38090001" w:tentative="1">
      <w:start w:val="1"/>
      <w:numFmt w:val="bullet"/>
      <w:lvlText w:val=""/>
      <w:lvlJc w:val="left"/>
      <w:pPr>
        <w:ind w:left="7560" w:hanging="360"/>
      </w:pPr>
      <w:rPr>
        <w:rFonts w:ascii="Symbol" w:hAnsi="Symbol" w:hint="default"/>
      </w:rPr>
    </w:lvl>
    <w:lvl w:ilvl="4" w:tplc="38090003" w:tentative="1">
      <w:start w:val="1"/>
      <w:numFmt w:val="bullet"/>
      <w:lvlText w:val="o"/>
      <w:lvlJc w:val="left"/>
      <w:pPr>
        <w:ind w:left="8280" w:hanging="360"/>
      </w:pPr>
      <w:rPr>
        <w:rFonts w:ascii="Courier New" w:hAnsi="Courier New" w:cs="Courier New" w:hint="default"/>
      </w:rPr>
    </w:lvl>
    <w:lvl w:ilvl="5" w:tplc="38090005" w:tentative="1">
      <w:start w:val="1"/>
      <w:numFmt w:val="bullet"/>
      <w:lvlText w:val=""/>
      <w:lvlJc w:val="left"/>
      <w:pPr>
        <w:ind w:left="9000" w:hanging="360"/>
      </w:pPr>
      <w:rPr>
        <w:rFonts w:ascii="Wingdings" w:hAnsi="Wingdings" w:hint="default"/>
      </w:rPr>
    </w:lvl>
    <w:lvl w:ilvl="6" w:tplc="38090001" w:tentative="1">
      <w:start w:val="1"/>
      <w:numFmt w:val="bullet"/>
      <w:lvlText w:val=""/>
      <w:lvlJc w:val="left"/>
      <w:pPr>
        <w:ind w:left="9720" w:hanging="360"/>
      </w:pPr>
      <w:rPr>
        <w:rFonts w:ascii="Symbol" w:hAnsi="Symbol" w:hint="default"/>
      </w:rPr>
    </w:lvl>
    <w:lvl w:ilvl="7" w:tplc="38090003" w:tentative="1">
      <w:start w:val="1"/>
      <w:numFmt w:val="bullet"/>
      <w:lvlText w:val="o"/>
      <w:lvlJc w:val="left"/>
      <w:pPr>
        <w:ind w:left="10440" w:hanging="360"/>
      </w:pPr>
      <w:rPr>
        <w:rFonts w:ascii="Courier New" w:hAnsi="Courier New" w:cs="Courier New" w:hint="default"/>
      </w:rPr>
    </w:lvl>
    <w:lvl w:ilvl="8" w:tplc="38090005" w:tentative="1">
      <w:start w:val="1"/>
      <w:numFmt w:val="bullet"/>
      <w:lvlText w:val=""/>
      <w:lvlJc w:val="left"/>
      <w:pPr>
        <w:ind w:left="11160" w:hanging="360"/>
      </w:pPr>
      <w:rPr>
        <w:rFonts w:ascii="Wingdings" w:hAnsi="Wingdings" w:hint="default"/>
      </w:rPr>
    </w:lvl>
  </w:abstractNum>
  <w:abstractNum w:abstractNumId="5" w15:restartNumberingAfterBreak="0">
    <w:nsid w:val="0B1E3DB8"/>
    <w:multiLevelType w:val="multilevel"/>
    <w:tmpl w:val="A42A5B48"/>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ascii="Times New Roman" w:hAnsi="Times New Roman" w:cs="Times New Roman" w:hint="default"/>
        <w:b/>
        <w:bCs/>
        <w:i w:val="0"/>
        <w:iCs w:val="0"/>
        <w:sz w:val="24"/>
        <w:szCs w:val="24"/>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6"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0CCE66BC"/>
    <w:multiLevelType w:val="hybridMultilevel"/>
    <w:tmpl w:val="B8CC06F8"/>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8" w15:restartNumberingAfterBreak="0">
    <w:nsid w:val="104713C5"/>
    <w:multiLevelType w:val="hybridMultilevel"/>
    <w:tmpl w:val="9BF0D9D4"/>
    <w:lvl w:ilvl="0" w:tplc="3F2CE018">
      <w:start w:val="1"/>
      <w:numFmt w:val="decimal"/>
      <w:lvlText w:val="%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98E1B5C"/>
    <w:multiLevelType w:val="hybridMultilevel"/>
    <w:tmpl w:val="F0BE6E2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1" w15:restartNumberingAfterBreak="0">
    <w:nsid w:val="1FC626C2"/>
    <w:multiLevelType w:val="hybridMultilevel"/>
    <w:tmpl w:val="11624A08"/>
    <w:lvl w:ilvl="0" w:tplc="8F9CB58E">
      <w:start w:val="1"/>
      <w:numFmt w:val="decimal"/>
      <w:lvlText w:val="%1."/>
      <w:lvlJc w:val="left"/>
      <w:pPr>
        <w:ind w:left="1440" w:hanging="360"/>
      </w:pPr>
      <w:rPr>
        <w:rFonts w:hint="default"/>
        <w:i w:val="0"/>
        <w:iCs w:val="0"/>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2" w15:restartNumberingAfterBreak="0">
    <w:nsid w:val="2C56285F"/>
    <w:multiLevelType w:val="hybridMultilevel"/>
    <w:tmpl w:val="D95E7BE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4100661D"/>
    <w:multiLevelType w:val="hybridMultilevel"/>
    <w:tmpl w:val="583EA98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5" w15:restartNumberingAfterBreak="0">
    <w:nsid w:val="417612CC"/>
    <w:multiLevelType w:val="hybridMultilevel"/>
    <w:tmpl w:val="93F256DA"/>
    <w:lvl w:ilvl="0" w:tplc="3F2CE018">
      <w:start w:val="1"/>
      <w:numFmt w:val="decimal"/>
      <w:lvlText w:val="%1."/>
      <w:lvlJc w:val="left"/>
      <w:pPr>
        <w:ind w:left="3960" w:hanging="360"/>
      </w:pPr>
      <w:rPr>
        <w:rFonts w:hint="default"/>
      </w:rPr>
    </w:lvl>
    <w:lvl w:ilvl="1" w:tplc="38090019">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6"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8"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9"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BE83AB9"/>
    <w:multiLevelType w:val="multilevel"/>
    <w:tmpl w:val="3572C104"/>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2"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5CF207CD"/>
    <w:multiLevelType w:val="multilevel"/>
    <w:tmpl w:val="0DC6EA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5ED018BE"/>
    <w:multiLevelType w:val="multilevel"/>
    <w:tmpl w:val="17A0D5E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8B5288D"/>
    <w:multiLevelType w:val="multilevel"/>
    <w:tmpl w:val="CD861624"/>
    <w:lvl w:ilvl="0">
      <w:start w:val="1"/>
      <w:numFmt w:val="decimal"/>
      <w:lvlText w:val="%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6C0C6512"/>
    <w:multiLevelType w:val="hybridMultilevel"/>
    <w:tmpl w:val="858A8E9C"/>
    <w:lvl w:ilvl="0" w:tplc="8F9CB58E">
      <w:start w:val="1"/>
      <w:numFmt w:val="decimal"/>
      <w:lvlText w:val="%1."/>
      <w:lvlJc w:val="left"/>
      <w:pPr>
        <w:ind w:left="180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D8563F5"/>
    <w:multiLevelType w:val="hybridMultilevel"/>
    <w:tmpl w:val="7D2ED376"/>
    <w:lvl w:ilvl="0" w:tplc="8F9CB58E">
      <w:start w:val="1"/>
      <w:numFmt w:val="decimal"/>
      <w:lvlText w:val="%1."/>
      <w:lvlJc w:val="left"/>
      <w:pPr>
        <w:ind w:left="3240" w:hanging="360"/>
      </w:pPr>
      <w:rPr>
        <w:rFonts w:hint="default"/>
      </w:rPr>
    </w:lvl>
    <w:lvl w:ilvl="1" w:tplc="38090019" w:tentative="1">
      <w:start w:val="1"/>
      <w:numFmt w:val="lowerLetter"/>
      <w:lvlText w:val="%2."/>
      <w:lvlJc w:val="left"/>
      <w:pPr>
        <w:ind w:left="3960" w:hanging="360"/>
      </w:pPr>
    </w:lvl>
    <w:lvl w:ilvl="2" w:tplc="3809001B" w:tentative="1">
      <w:start w:val="1"/>
      <w:numFmt w:val="lowerRoman"/>
      <w:lvlText w:val="%3."/>
      <w:lvlJc w:val="right"/>
      <w:pPr>
        <w:ind w:left="4680" w:hanging="180"/>
      </w:pPr>
    </w:lvl>
    <w:lvl w:ilvl="3" w:tplc="3809000F" w:tentative="1">
      <w:start w:val="1"/>
      <w:numFmt w:val="decimal"/>
      <w:lvlText w:val="%4."/>
      <w:lvlJc w:val="left"/>
      <w:pPr>
        <w:ind w:left="5400" w:hanging="360"/>
      </w:pPr>
    </w:lvl>
    <w:lvl w:ilvl="4" w:tplc="38090019" w:tentative="1">
      <w:start w:val="1"/>
      <w:numFmt w:val="lowerLetter"/>
      <w:lvlText w:val="%5."/>
      <w:lvlJc w:val="left"/>
      <w:pPr>
        <w:ind w:left="6120" w:hanging="360"/>
      </w:pPr>
    </w:lvl>
    <w:lvl w:ilvl="5" w:tplc="3809001B" w:tentative="1">
      <w:start w:val="1"/>
      <w:numFmt w:val="lowerRoman"/>
      <w:lvlText w:val="%6."/>
      <w:lvlJc w:val="right"/>
      <w:pPr>
        <w:ind w:left="6840" w:hanging="180"/>
      </w:pPr>
    </w:lvl>
    <w:lvl w:ilvl="6" w:tplc="3809000F" w:tentative="1">
      <w:start w:val="1"/>
      <w:numFmt w:val="decimal"/>
      <w:lvlText w:val="%7."/>
      <w:lvlJc w:val="left"/>
      <w:pPr>
        <w:ind w:left="7560" w:hanging="360"/>
      </w:pPr>
    </w:lvl>
    <w:lvl w:ilvl="7" w:tplc="38090019" w:tentative="1">
      <w:start w:val="1"/>
      <w:numFmt w:val="lowerLetter"/>
      <w:lvlText w:val="%8."/>
      <w:lvlJc w:val="left"/>
      <w:pPr>
        <w:ind w:left="8280" w:hanging="360"/>
      </w:pPr>
    </w:lvl>
    <w:lvl w:ilvl="8" w:tplc="3809001B" w:tentative="1">
      <w:start w:val="1"/>
      <w:numFmt w:val="lowerRoman"/>
      <w:lvlText w:val="%9."/>
      <w:lvlJc w:val="right"/>
      <w:pPr>
        <w:ind w:left="9000" w:hanging="180"/>
      </w:pPr>
    </w:lvl>
  </w:abstractNum>
  <w:abstractNum w:abstractNumId="29" w15:restartNumberingAfterBreak="0">
    <w:nsid w:val="70746F84"/>
    <w:multiLevelType w:val="multilevel"/>
    <w:tmpl w:val="AA32D418"/>
    <w:lvl w:ilvl="0">
      <w:start w:val="1"/>
      <w:numFmt w:val="decimal"/>
      <w:lvlText w:val="2.%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8053211"/>
    <w:multiLevelType w:val="hybridMultilevel"/>
    <w:tmpl w:val="8B6C3150"/>
    <w:lvl w:ilvl="0" w:tplc="16C2931C">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1" w15:restartNumberingAfterBreak="0">
    <w:nsid w:val="7C534033"/>
    <w:multiLevelType w:val="hybridMultilevel"/>
    <w:tmpl w:val="29CA71C8"/>
    <w:lvl w:ilvl="0" w:tplc="66CE6A8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32" w15:restartNumberingAfterBreak="0">
    <w:nsid w:val="7DA86662"/>
    <w:multiLevelType w:val="multilevel"/>
    <w:tmpl w:val="F0BCF0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3232900">
    <w:abstractNumId w:val="13"/>
  </w:num>
  <w:num w:numId="2" w16cid:durableId="167214351">
    <w:abstractNumId w:val="3"/>
  </w:num>
  <w:num w:numId="3" w16cid:durableId="1199508292">
    <w:abstractNumId w:val="18"/>
  </w:num>
  <w:num w:numId="4" w16cid:durableId="960259680">
    <w:abstractNumId w:val="0"/>
  </w:num>
  <w:num w:numId="5" w16cid:durableId="2126070963">
    <w:abstractNumId w:val="16"/>
  </w:num>
  <w:num w:numId="6" w16cid:durableId="1521435597">
    <w:abstractNumId w:val="22"/>
  </w:num>
  <w:num w:numId="7" w16cid:durableId="375931276">
    <w:abstractNumId w:val="19"/>
  </w:num>
  <w:num w:numId="8" w16cid:durableId="11346016">
    <w:abstractNumId w:val="1"/>
  </w:num>
  <w:num w:numId="9" w16cid:durableId="372275057">
    <w:abstractNumId w:val="5"/>
  </w:num>
  <w:num w:numId="10" w16cid:durableId="1943294717">
    <w:abstractNumId w:val="9"/>
  </w:num>
  <w:num w:numId="11" w16cid:durableId="1842546141">
    <w:abstractNumId w:val="10"/>
  </w:num>
  <w:num w:numId="12" w16cid:durableId="1569875945">
    <w:abstractNumId w:val="2"/>
  </w:num>
  <w:num w:numId="13" w16cid:durableId="303510141">
    <w:abstractNumId w:val="6"/>
  </w:num>
  <w:num w:numId="14" w16cid:durableId="1236283646">
    <w:abstractNumId w:val="17"/>
  </w:num>
  <w:num w:numId="15" w16cid:durableId="1759978330">
    <w:abstractNumId w:val="26"/>
  </w:num>
  <w:num w:numId="16" w16cid:durableId="1912160399">
    <w:abstractNumId w:val="29"/>
  </w:num>
  <w:num w:numId="17" w16cid:durableId="1674722730">
    <w:abstractNumId w:val="25"/>
  </w:num>
  <w:num w:numId="18" w16cid:durableId="76556719">
    <w:abstractNumId w:val="32"/>
  </w:num>
  <w:num w:numId="19" w16cid:durableId="1509909924">
    <w:abstractNumId w:val="24"/>
  </w:num>
  <w:num w:numId="20" w16cid:durableId="571694178">
    <w:abstractNumId w:val="21"/>
  </w:num>
  <w:num w:numId="21" w16cid:durableId="810370575">
    <w:abstractNumId w:val="20"/>
  </w:num>
  <w:num w:numId="22" w16cid:durableId="1218659902">
    <w:abstractNumId w:val="23"/>
  </w:num>
  <w:num w:numId="23" w16cid:durableId="1814788068">
    <w:abstractNumId w:val="12"/>
  </w:num>
  <w:num w:numId="24" w16cid:durableId="308286342">
    <w:abstractNumId w:val="11"/>
  </w:num>
  <w:num w:numId="25" w16cid:durableId="1679189501">
    <w:abstractNumId w:val="27"/>
  </w:num>
  <w:num w:numId="26" w16cid:durableId="1588465541">
    <w:abstractNumId w:val="4"/>
  </w:num>
  <w:num w:numId="27" w16cid:durableId="1842429156">
    <w:abstractNumId w:val="14"/>
  </w:num>
  <w:num w:numId="28" w16cid:durableId="1965962393">
    <w:abstractNumId w:val="8"/>
  </w:num>
  <w:num w:numId="29" w16cid:durableId="1215848642">
    <w:abstractNumId w:val="28"/>
  </w:num>
  <w:num w:numId="30" w16cid:durableId="1719551282">
    <w:abstractNumId w:val="15"/>
  </w:num>
  <w:num w:numId="31" w16cid:durableId="754132696">
    <w:abstractNumId w:val="7"/>
  </w:num>
  <w:num w:numId="32" w16cid:durableId="185293620">
    <w:abstractNumId w:val="31"/>
  </w:num>
  <w:num w:numId="33" w16cid:durableId="1498885751">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3FF"/>
    <w:rsid w:val="0000695A"/>
    <w:rsid w:val="000076E8"/>
    <w:rsid w:val="00007AB3"/>
    <w:rsid w:val="0002156B"/>
    <w:rsid w:val="00023E69"/>
    <w:rsid w:val="0003522E"/>
    <w:rsid w:val="00035CBE"/>
    <w:rsid w:val="00037D56"/>
    <w:rsid w:val="000477BA"/>
    <w:rsid w:val="0005126C"/>
    <w:rsid w:val="00051929"/>
    <w:rsid w:val="00053103"/>
    <w:rsid w:val="000540BB"/>
    <w:rsid w:val="00055E2C"/>
    <w:rsid w:val="00056455"/>
    <w:rsid w:val="000636FA"/>
    <w:rsid w:val="0006747D"/>
    <w:rsid w:val="000676D4"/>
    <w:rsid w:val="00071EE0"/>
    <w:rsid w:val="000727E2"/>
    <w:rsid w:val="00073361"/>
    <w:rsid w:val="000753BA"/>
    <w:rsid w:val="00075CA9"/>
    <w:rsid w:val="0007690B"/>
    <w:rsid w:val="000775FB"/>
    <w:rsid w:val="00077A1F"/>
    <w:rsid w:val="00081D00"/>
    <w:rsid w:val="00081D7F"/>
    <w:rsid w:val="00081FA9"/>
    <w:rsid w:val="00082697"/>
    <w:rsid w:val="0008309D"/>
    <w:rsid w:val="000833BE"/>
    <w:rsid w:val="00084466"/>
    <w:rsid w:val="00093C0E"/>
    <w:rsid w:val="000941FC"/>
    <w:rsid w:val="000967EF"/>
    <w:rsid w:val="00097B35"/>
    <w:rsid w:val="000A15EF"/>
    <w:rsid w:val="000A264D"/>
    <w:rsid w:val="000A2869"/>
    <w:rsid w:val="000A3429"/>
    <w:rsid w:val="000A55F7"/>
    <w:rsid w:val="000A56D7"/>
    <w:rsid w:val="000B135B"/>
    <w:rsid w:val="000B5151"/>
    <w:rsid w:val="000C083C"/>
    <w:rsid w:val="000C304A"/>
    <w:rsid w:val="000C49CF"/>
    <w:rsid w:val="000C4A29"/>
    <w:rsid w:val="000C5624"/>
    <w:rsid w:val="000C6A3F"/>
    <w:rsid w:val="000C6C06"/>
    <w:rsid w:val="000C6C71"/>
    <w:rsid w:val="000D0E19"/>
    <w:rsid w:val="000D11EA"/>
    <w:rsid w:val="000D29E8"/>
    <w:rsid w:val="000D3709"/>
    <w:rsid w:val="000D38CC"/>
    <w:rsid w:val="000D61CB"/>
    <w:rsid w:val="000D6EAA"/>
    <w:rsid w:val="000E4CDA"/>
    <w:rsid w:val="000E665D"/>
    <w:rsid w:val="000F0718"/>
    <w:rsid w:val="000F5736"/>
    <w:rsid w:val="000F7242"/>
    <w:rsid w:val="000F7CF4"/>
    <w:rsid w:val="001014E4"/>
    <w:rsid w:val="001026A6"/>
    <w:rsid w:val="00103360"/>
    <w:rsid w:val="001043A5"/>
    <w:rsid w:val="00104762"/>
    <w:rsid w:val="0010548F"/>
    <w:rsid w:val="0010551D"/>
    <w:rsid w:val="00105EE5"/>
    <w:rsid w:val="001061EE"/>
    <w:rsid w:val="00106427"/>
    <w:rsid w:val="001067F8"/>
    <w:rsid w:val="001074BF"/>
    <w:rsid w:val="00107816"/>
    <w:rsid w:val="00112BAB"/>
    <w:rsid w:val="00113366"/>
    <w:rsid w:val="001133B1"/>
    <w:rsid w:val="0011398A"/>
    <w:rsid w:val="001226EC"/>
    <w:rsid w:val="0012287E"/>
    <w:rsid w:val="00123EDA"/>
    <w:rsid w:val="00124FAA"/>
    <w:rsid w:val="00125C20"/>
    <w:rsid w:val="001300B6"/>
    <w:rsid w:val="0013046E"/>
    <w:rsid w:val="00135766"/>
    <w:rsid w:val="00136ABE"/>
    <w:rsid w:val="00137A76"/>
    <w:rsid w:val="00140A66"/>
    <w:rsid w:val="001424B7"/>
    <w:rsid w:val="001449BC"/>
    <w:rsid w:val="00144C69"/>
    <w:rsid w:val="00144FD9"/>
    <w:rsid w:val="00145B71"/>
    <w:rsid w:val="001465C7"/>
    <w:rsid w:val="0014669D"/>
    <w:rsid w:val="00146F14"/>
    <w:rsid w:val="00152B93"/>
    <w:rsid w:val="0015611F"/>
    <w:rsid w:val="00156D38"/>
    <w:rsid w:val="001637E0"/>
    <w:rsid w:val="00166E6F"/>
    <w:rsid w:val="00173545"/>
    <w:rsid w:val="00173DE6"/>
    <w:rsid w:val="00175255"/>
    <w:rsid w:val="0017601C"/>
    <w:rsid w:val="001806B9"/>
    <w:rsid w:val="00182C7E"/>
    <w:rsid w:val="00183968"/>
    <w:rsid w:val="00184EF4"/>
    <w:rsid w:val="0019168F"/>
    <w:rsid w:val="00193228"/>
    <w:rsid w:val="001935C7"/>
    <w:rsid w:val="00193E7E"/>
    <w:rsid w:val="001942D5"/>
    <w:rsid w:val="001949D7"/>
    <w:rsid w:val="001A09EC"/>
    <w:rsid w:val="001A4DF0"/>
    <w:rsid w:val="001A6376"/>
    <w:rsid w:val="001B1008"/>
    <w:rsid w:val="001B20FD"/>
    <w:rsid w:val="001B2660"/>
    <w:rsid w:val="001B472B"/>
    <w:rsid w:val="001C0A88"/>
    <w:rsid w:val="001C205A"/>
    <w:rsid w:val="001C2277"/>
    <w:rsid w:val="001C2461"/>
    <w:rsid w:val="001C5F27"/>
    <w:rsid w:val="001C60FE"/>
    <w:rsid w:val="001D11B3"/>
    <w:rsid w:val="001D3CB0"/>
    <w:rsid w:val="001D5964"/>
    <w:rsid w:val="001D61B6"/>
    <w:rsid w:val="001E0A2A"/>
    <w:rsid w:val="001E13B1"/>
    <w:rsid w:val="001E49BF"/>
    <w:rsid w:val="001E69F5"/>
    <w:rsid w:val="001E7681"/>
    <w:rsid w:val="001E7A9A"/>
    <w:rsid w:val="001F3F79"/>
    <w:rsid w:val="001F4CB4"/>
    <w:rsid w:val="001F6ACE"/>
    <w:rsid w:val="0020309C"/>
    <w:rsid w:val="00203FCC"/>
    <w:rsid w:val="002131B8"/>
    <w:rsid w:val="00213412"/>
    <w:rsid w:val="002152E6"/>
    <w:rsid w:val="002162EC"/>
    <w:rsid w:val="002165EF"/>
    <w:rsid w:val="00217375"/>
    <w:rsid w:val="00221E71"/>
    <w:rsid w:val="00221F92"/>
    <w:rsid w:val="00222039"/>
    <w:rsid w:val="00222123"/>
    <w:rsid w:val="00225182"/>
    <w:rsid w:val="002264D4"/>
    <w:rsid w:val="00231392"/>
    <w:rsid w:val="00234649"/>
    <w:rsid w:val="00235B8B"/>
    <w:rsid w:val="002412BE"/>
    <w:rsid w:val="002429CC"/>
    <w:rsid w:val="00244553"/>
    <w:rsid w:val="00245158"/>
    <w:rsid w:val="0024521C"/>
    <w:rsid w:val="00246F2B"/>
    <w:rsid w:val="00250B3A"/>
    <w:rsid w:val="0025308A"/>
    <w:rsid w:val="00253117"/>
    <w:rsid w:val="0025616A"/>
    <w:rsid w:val="0026085F"/>
    <w:rsid w:val="0026098F"/>
    <w:rsid w:val="00264527"/>
    <w:rsid w:val="002662CA"/>
    <w:rsid w:val="0026744A"/>
    <w:rsid w:val="00270B96"/>
    <w:rsid w:val="002744D3"/>
    <w:rsid w:val="00275C30"/>
    <w:rsid w:val="0028124E"/>
    <w:rsid w:val="00283801"/>
    <w:rsid w:val="002860B8"/>
    <w:rsid w:val="00293547"/>
    <w:rsid w:val="002941F9"/>
    <w:rsid w:val="00294C57"/>
    <w:rsid w:val="002A1843"/>
    <w:rsid w:val="002A2F0B"/>
    <w:rsid w:val="002A5C6B"/>
    <w:rsid w:val="002A5CBF"/>
    <w:rsid w:val="002B0FC3"/>
    <w:rsid w:val="002B1CC0"/>
    <w:rsid w:val="002B27C2"/>
    <w:rsid w:val="002B45E4"/>
    <w:rsid w:val="002B5970"/>
    <w:rsid w:val="002B669B"/>
    <w:rsid w:val="002C1085"/>
    <w:rsid w:val="002C2DF7"/>
    <w:rsid w:val="002C3108"/>
    <w:rsid w:val="002C3541"/>
    <w:rsid w:val="002C37D4"/>
    <w:rsid w:val="002C47B1"/>
    <w:rsid w:val="002C6851"/>
    <w:rsid w:val="002C75CC"/>
    <w:rsid w:val="002C7B65"/>
    <w:rsid w:val="002C7EB9"/>
    <w:rsid w:val="002D01D8"/>
    <w:rsid w:val="002D56C0"/>
    <w:rsid w:val="002D66A3"/>
    <w:rsid w:val="002E3972"/>
    <w:rsid w:val="002E4289"/>
    <w:rsid w:val="002F22DD"/>
    <w:rsid w:val="002F277C"/>
    <w:rsid w:val="002F59B6"/>
    <w:rsid w:val="00300FD1"/>
    <w:rsid w:val="003023C3"/>
    <w:rsid w:val="00302F29"/>
    <w:rsid w:val="00303795"/>
    <w:rsid w:val="00305820"/>
    <w:rsid w:val="003120B1"/>
    <w:rsid w:val="00315833"/>
    <w:rsid w:val="003201C8"/>
    <w:rsid w:val="00321FD8"/>
    <w:rsid w:val="00323BBD"/>
    <w:rsid w:val="003260CD"/>
    <w:rsid w:val="0032642B"/>
    <w:rsid w:val="00327C4F"/>
    <w:rsid w:val="00333AAD"/>
    <w:rsid w:val="00336E19"/>
    <w:rsid w:val="003616A4"/>
    <w:rsid w:val="00361A4C"/>
    <w:rsid w:val="00361E49"/>
    <w:rsid w:val="00362199"/>
    <w:rsid w:val="00362631"/>
    <w:rsid w:val="0037167D"/>
    <w:rsid w:val="00377129"/>
    <w:rsid w:val="0038293B"/>
    <w:rsid w:val="003834D1"/>
    <w:rsid w:val="00385F9B"/>
    <w:rsid w:val="003919DC"/>
    <w:rsid w:val="00396355"/>
    <w:rsid w:val="003A0224"/>
    <w:rsid w:val="003A19EC"/>
    <w:rsid w:val="003A60D0"/>
    <w:rsid w:val="003A717B"/>
    <w:rsid w:val="003A7525"/>
    <w:rsid w:val="003B106C"/>
    <w:rsid w:val="003B11CA"/>
    <w:rsid w:val="003B146B"/>
    <w:rsid w:val="003B299B"/>
    <w:rsid w:val="003B300D"/>
    <w:rsid w:val="003B5215"/>
    <w:rsid w:val="003B5E43"/>
    <w:rsid w:val="003B611C"/>
    <w:rsid w:val="003B656D"/>
    <w:rsid w:val="003B6905"/>
    <w:rsid w:val="003B725A"/>
    <w:rsid w:val="003C0723"/>
    <w:rsid w:val="003C2C03"/>
    <w:rsid w:val="003C3BA8"/>
    <w:rsid w:val="003C4B60"/>
    <w:rsid w:val="003C5ACE"/>
    <w:rsid w:val="003C6370"/>
    <w:rsid w:val="003C72A7"/>
    <w:rsid w:val="003D08EB"/>
    <w:rsid w:val="003D27F3"/>
    <w:rsid w:val="003D35C2"/>
    <w:rsid w:val="003D3A52"/>
    <w:rsid w:val="003D3CB6"/>
    <w:rsid w:val="003D3EFC"/>
    <w:rsid w:val="003D499A"/>
    <w:rsid w:val="003D524E"/>
    <w:rsid w:val="003D5628"/>
    <w:rsid w:val="003D6D97"/>
    <w:rsid w:val="003E1706"/>
    <w:rsid w:val="003E4BC5"/>
    <w:rsid w:val="003F41CF"/>
    <w:rsid w:val="003F6968"/>
    <w:rsid w:val="003F7A0D"/>
    <w:rsid w:val="00401AD8"/>
    <w:rsid w:val="00403197"/>
    <w:rsid w:val="00403D76"/>
    <w:rsid w:val="004137A5"/>
    <w:rsid w:val="00414C83"/>
    <w:rsid w:val="004233EC"/>
    <w:rsid w:val="00425137"/>
    <w:rsid w:val="00426B92"/>
    <w:rsid w:val="004275B5"/>
    <w:rsid w:val="004316B5"/>
    <w:rsid w:val="004349C4"/>
    <w:rsid w:val="00435E18"/>
    <w:rsid w:val="0043610B"/>
    <w:rsid w:val="00436AAB"/>
    <w:rsid w:val="00436B91"/>
    <w:rsid w:val="00440A18"/>
    <w:rsid w:val="0044255D"/>
    <w:rsid w:val="00444961"/>
    <w:rsid w:val="0045079B"/>
    <w:rsid w:val="00451016"/>
    <w:rsid w:val="00451A43"/>
    <w:rsid w:val="00455064"/>
    <w:rsid w:val="00457F95"/>
    <w:rsid w:val="00460968"/>
    <w:rsid w:val="00464105"/>
    <w:rsid w:val="00464FFD"/>
    <w:rsid w:val="004650A4"/>
    <w:rsid w:val="00465FEE"/>
    <w:rsid w:val="004678B9"/>
    <w:rsid w:val="00472C2C"/>
    <w:rsid w:val="00472F7E"/>
    <w:rsid w:val="0047424E"/>
    <w:rsid w:val="00480753"/>
    <w:rsid w:val="0048255D"/>
    <w:rsid w:val="00485730"/>
    <w:rsid w:val="0048648D"/>
    <w:rsid w:val="00487101"/>
    <w:rsid w:val="0048738F"/>
    <w:rsid w:val="00492808"/>
    <w:rsid w:val="00492B59"/>
    <w:rsid w:val="0049592F"/>
    <w:rsid w:val="00495A27"/>
    <w:rsid w:val="00497BCD"/>
    <w:rsid w:val="004A177A"/>
    <w:rsid w:val="004A383D"/>
    <w:rsid w:val="004A703E"/>
    <w:rsid w:val="004B01D9"/>
    <w:rsid w:val="004B1CFA"/>
    <w:rsid w:val="004B2A08"/>
    <w:rsid w:val="004B359F"/>
    <w:rsid w:val="004B4A34"/>
    <w:rsid w:val="004B4F6E"/>
    <w:rsid w:val="004B5A46"/>
    <w:rsid w:val="004C1CC9"/>
    <w:rsid w:val="004C3B07"/>
    <w:rsid w:val="004C4FE8"/>
    <w:rsid w:val="004C686B"/>
    <w:rsid w:val="004D0706"/>
    <w:rsid w:val="004E4EF3"/>
    <w:rsid w:val="004E6BE5"/>
    <w:rsid w:val="004E6C68"/>
    <w:rsid w:val="004E7A60"/>
    <w:rsid w:val="004F041F"/>
    <w:rsid w:val="004F167F"/>
    <w:rsid w:val="004F2EE4"/>
    <w:rsid w:val="004F5AF9"/>
    <w:rsid w:val="004F5E9F"/>
    <w:rsid w:val="004F6BA9"/>
    <w:rsid w:val="005011B7"/>
    <w:rsid w:val="005029E3"/>
    <w:rsid w:val="00503BA2"/>
    <w:rsid w:val="005102F8"/>
    <w:rsid w:val="00511746"/>
    <w:rsid w:val="00511FAF"/>
    <w:rsid w:val="0051468B"/>
    <w:rsid w:val="00517995"/>
    <w:rsid w:val="00521A20"/>
    <w:rsid w:val="00521BF9"/>
    <w:rsid w:val="00523593"/>
    <w:rsid w:val="005237E4"/>
    <w:rsid w:val="00526EAB"/>
    <w:rsid w:val="00532E6D"/>
    <w:rsid w:val="00532FEF"/>
    <w:rsid w:val="005338EB"/>
    <w:rsid w:val="005340F8"/>
    <w:rsid w:val="00534652"/>
    <w:rsid w:val="00540794"/>
    <w:rsid w:val="00540B34"/>
    <w:rsid w:val="00540E48"/>
    <w:rsid w:val="005424B4"/>
    <w:rsid w:val="0055046E"/>
    <w:rsid w:val="00553C73"/>
    <w:rsid w:val="005564CA"/>
    <w:rsid w:val="005565FA"/>
    <w:rsid w:val="0055662D"/>
    <w:rsid w:val="0056083F"/>
    <w:rsid w:val="00562FB2"/>
    <w:rsid w:val="00564CB4"/>
    <w:rsid w:val="0056652D"/>
    <w:rsid w:val="00566FA4"/>
    <w:rsid w:val="005710E1"/>
    <w:rsid w:val="00572530"/>
    <w:rsid w:val="00574120"/>
    <w:rsid w:val="00574FD1"/>
    <w:rsid w:val="00577306"/>
    <w:rsid w:val="005803DC"/>
    <w:rsid w:val="00580D7E"/>
    <w:rsid w:val="00580F24"/>
    <w:rsid w:val="005813FD"/>
    <w:rsid w:val="0058546B"/>
    <w:rsid w:val="00585734"/>
    <w:rsid w:val="00586FDC"/>
    <w:rsid w:val="00587A2D"/>
    <w:rsid w:val="00587B56"/>
    <w:rsid w:val="0059033E"/>
    <w:rsid w:val="00591354"/>
    <w:rsid w:val="00591741"/>
    <w:rsid w:val="00591B52"/>
    <w:rsid w:val="00592871"/>
    <w:rsid w:val="005942BF"/>
    <w:rsid w:val="00595AAF"/>
    <w:rsid w:val="00596AED"/>
    <w:rsid w:val="005A2928"/>
    <w:rsid w:val="005A3DE5"/>
    <w:rsid w:val="005A70C5"/>
    <w:rsid w:val="005A72B3"/>
    <w:rsid w:val="005A7EBA"/>
    <w:rsid w:val="005B2E85"/>
    <w:rsid w:val="005B5779"/>
    <w:rsid w:val="005C060E"/>
    <w:rsid w:val="005C1874"/>
    <w:rsid w:val="005C467C"/>
    <w:rsid w:val="005C563C"/>
    <w:rsid w:val="005F0DEC"/>
    <w:rsid w:val="005F167C"/>
    <w:rsid w:val="005F2528"/>
    <w:rsid w:val="005F3141"/>
    <w:rsid w:val="005F325A"/>
    <w:rsid w:val="005F49F7"/>
    <w:rsid w:val="005F5175"/>
    <w:rsid w:val="005F6E0F"/>
    <w:rsid w:val="005F7951"/>
    <w:rsid w:val="00600BAA"/>
    <w:rsid w:val="006033F9"/>
    <w:rsid w:val="006052C4"/>
    <w:rsid w:val="0060769A"/>
    <w:rsid w:val="0061216E"/>
    <w:rsid w:val="0061266C"/>
    <w:rsid w:val="006130DE"/>
    <w:rsid w:val="0061460B"/>
    <w:rsid w:val="0062088F"/>
    <w:rsid w:val="00621310"/>
    <w:rsid w:val="00625282"/>
    <w:rsid w:val="00626DD7"/>
    <w:rsid w:val="00627DAA"/>
    <w:rsid w:val="00631839"/>
    <w:rsid w:val="00633863"/>
    <w:rsid w:val="00637147"/>
    <w:rsid w:val="00640998"/>
    <w:rsid w:val="00642E87"/>
    <w:rsid w:val="0064432F"/>
    <w:rsid w:val="00644DB8"/>
    <w:rsid w:val="0064551F"/>
    <w:rsid w:val="00651CAC"/>
    <w:rsid w:val="00651F97"/>
    <w:rsid w:val="0065514D"/>
    <w:rsid w:val="00662A90"/>
    <w:rsid w:val="00665306"/>
    <w:rsid w:val="00666F20"/>
    <w:rsid w:val="00667838"/>
    <w:rsid w:val="00670E5F"/>
    <w:rsid w:val="00675109"/>
    <w:rsid w:val="00682778"/>
    <w:rsid w:val="006857F8"/>
    <w:rsid w:val="00686545"/>
    <w:rsid w:val="006865B1"/>
    <w:rsid w:val="00686E88"/>
    <w:rsid w:val="00690E89"/>
    <w:rsid w:val="00694C28"/>
    <w:rsid w:val="006A0AE0"/>
    <w:rsid w:val="006A192E"/>
    <w:rsid w:val="006A28BF"/>
    <w:rsid w:val="006A6C4F"/>
    <w:rsid w:val="006A6D1E"/>
    <w:rsid w:val="006A7A26"/>
    <w:rsid w:val="006B0967"/>
    <w:rsid w:val="006B41A3"/>
    <w:rsid w:val="006B74D1"/>
    <w:rsid w:val="006C0765"/>
    <w:rsid w:val="006C1324"/>
    <w:rsid w:val="006C519E"/>
    <w:rsid w:val="006C70F2"/>
    <w:rsid w:val="006D002D"/>
    <w:rsid w:val="006D3DF6"/>
    <w:rsid w:val="006D5B24"/>
    <w:rsid w:val="006D6C7C"/>
    <w:rsid w:val="006D7955"/>
    <w:rsid w:val="006E02E5"/>
    <w:rsid w:val="006E4DF0"/>
    <w:rsid w:val="006E4E90"/>
    <w:rsid w:val="006E4EC5"/>
    <w:rsid w:val="006F364D"/>
    <w:rsid w:val="006F74E3"/>
    <w:rsid w:val="00700A25"/>
    <w:rsid w:val="00707B08"/>
    <w:rsid w:val="0071297F"/>
    <w:rsid w:val="00714915"/>
    <w:rsid w:val="0071626D"/>
    <w:rsid w:val="00717868"/>
    <w:rsid w:val="00720053"/>
    <w:rsid w:val="00720C0A"/>
    <w:rsid w:val="00720DBF"/>
    <w:rsid w:val="00721A1E"/>
    <w:rsid w:val="00721C2B"/>
    <w:rsid w:val="00721CCD"/>
    <w:rsid w:val="0072253F"/>
    <w:rsid w:val="0072594A"/>
    <w:rsid w:val="007266AE"/>
    <w:rsid w:val="00727019"/>
    <w:rsid w:val="0073204C"/>
    <w:rsid w:val="00734E33"/>
    <w:rsid w:val="00735278"/>
    <w:rsid w:val="00737A5A"/>
    <w:rsid w:val="00737D85"/>
    <w:rsid w:val="007400F8"/>
    <w:rsid w:val="00740D02"/>
    <w:rsid w:val="007411A4"/>
    <w:rsid w:val="0074308A"/>
    <w:rsid w:val="00743B23"/>
    <w:rsid w:val="00744118"/>
    <w:rsid w:val="0074522E"/>
    <w:rsid w:val="0074624B"/>
    <w:rsid w:val="00751959"/>
    <w:rsid w:val="00756223"/>
    <w:rsid w:val="00762480"/>
    <w:rsid w:val="00763F62"/>
    <w:rsid w:val="00764B96"/>
    <w:rsid w:val="00764C65"/>
    <w:rsid w:val="00765926"/>
    <w:rsid w:val="00766BCD"/>
    <w:rsid w:val="00767FFE"/>
    <w:rsid w:val="00770DC3"/>
    <w:rsid w:val="00774528"/>
    <w:rsid w:val="00774DB2"/>
    <w:rsid w:val="00775A8D"/>
    <w:rsid w:val="00775DEA"/>
    <w:rsid w:val="00777A61"/>
    <w:rsid w:val="00780124"/>
    <w:rsid w:val="00780C93"/>
    <w:rsid w:val="00784C54"/>
    <w:rsid w:val="0078742F"/>
    <w:rsid w:val="00791167"/>
    <w:rsid w:val="00791F8F"/>
    <w:rsid w:val="007932A1"/>
    <w:rsid w:val="00796B4E"/>
    <w:rsid w:val="007A02A2"/>
    <w:rsid w:val="007A1694"/>
    <w:rsid w:val="007A3355"/>
    <w:rsid w:val="007A5F71"/>
    <w:rsid w:val="007A79A9"/>
    <w:rsid w:val="007B6172"/>
    <w:rsid w:val="007B7D75"/>
    <w:rsid w:val="007C08B3"/>
    <w:rsid w:val="007C686A"/>
    <w:rsid w:val="007D0785"/>
    <w:rsid w:val="007D1C41"/>
    <w:rsid w:val="007D237E"/>
    <w:rsid w:val="007D38F6"/>
    <w:rsid w:val="007D3BA4"/>
    <w:rsid w:val="007D422F"/>
    <w:rsid w:val="007D5D7E"/>
    <w:rsid w:val="007D617F"/>
    <w:rsid w:val="007E0542"/>
    <w:rsid w:val="007E1551"/>
    <w:rsid w:val="007E187A"/>
    <w:rsid w:val="007E4264"/>
    <w:rsid w:val="007E4B15"/>
    <w:rsid w:val="007E66D3"/>
    <w:rsid w:val="007F0014"/>
    <w:rsid w:val="007F0588"/>
    <w:rsid w:val="007F4BB6"/>
    <w:rsid w:val="007F7059"/>
    <w:rsid w:val="00800F03"/>
    <w:rsid w:val="0080176B"/>
    <w:rsid w:val="00802080"/>
    <w:rsid w:val="0080441E"/>
    <w:rsid w:val="008052FE"/>
    <w:rsid w:val="00807CC8"/>
    <w:rsid w:val="008107E8"/>
    <w:rsid w:val="00810C24"/>
    <w:rsid w:val="0081171C"/>
    <w:rsid w:val="00816A90"/>
    <w:rsid w:val="008244F9"/>
    <w:rsid w:val="00824AC9"/>
    <w:rsid w:val="00824E17"/>
    <w:rsid w:val="008265AE"/>
    <w:rsid w:val="00831F5B"/>
    <w:rsid w:val="00835A0B"/>
    <w:rsid w:val="00840BB9"/>
    <w:rsid w:val="008441BD"/>
    <w:rsid w:val="00853388"/>
    <w:rsid w:val="00853533"/>
    <w:rsid w:val="00861FBA"/>
    <w:rsid w:val="0086387D"/>
    <w:rsid w:val="00867C81"/>
    <w:rsid w:val="0087148B"/>
    <w:rsid w:val="00871D20"/>
    <w:rsid w:val="008816DE"/>
    <w:rsid w:val="00881794"/>
    <w:rsid w:val="0088193B"/>
    <w:rsid w:val="008866DB"/>
    <w:rsid w:val="0088673E"/>
    <w:rsid w:val="008867C7"/>
    <w:rsid w:val="00890439"/>
    <w:rsid w:val="00892017"/>
    <w:rsid w:val="00893498"/>
    <w:rsid w:val="0089390C"/>
    <w:rsid w:val="0089795B"/>
    <w:rsid w:val="008A01E0"/>
    <w:rsid w:val="008A1A89"/>
    <w:rsid w:val="008A1FE2"/>
    <w:rsid w:val="008A2676"/>
    <w:rsid w:val="008A4CA5"/>
    <w:rsid w:val="008A4F7F"/>
    <w:rsid w:val="008A7294"/>
    <w:rsid w:val="008A7A03"/>
    <w:rsid w:val="008B1281"/>
    <w:rsid w:val="008B5971"/>
    <w:rsid w:val="008C4F50"/>
    <w:rsid w:val="008C57F8"/>
    <w:rsid w:val="008C643F"/>
    <w:rsid w:val="008D2CE4"/>
    <w:rsid w:val="008D36CB"/>
    <w:rsid w:val="008D392F"/>
    <w:rsid w:val="008E35D8"/>
    <w:rsid w:val="008E3C0E"/>
    <w:rsid w:val="008E6A23"/>
    <w:rsid w:val="008F52A3"/>
    <w:rsid w:val="008F5332"/>
    <w:rsid w:val="00903226"/>
    <w:rsid w:val="009037C6"/>
    <w:rsid w:val="009047BE"/>
    <w:rsid w:val="009048EC"/>
    <w:rsid w:val="009051EB"/>
    <w:rsid w:val="0091017C"/>
    <w:rsid w:val="00913288"/>
    <w:rsid w:val="009167A6"/>
    <w:rsid w:val="00921444"/>
    <w:rsid w:val="009219BA"/>
    <w:rsid w:val="00922B1A"/>
    <w:rsid w:val="0093196E"/>
    <w:rsid w:val="00934377"/>
    <w:rsid w:val="00936507"/>
    <w:rsid w:val="00940D49"/>
    <w:rsid w:val="009412EF"/>
    <w:rsid w:val="00942D67"/>
    <w:rsid w:val="00945F6D"/>
    <w:rsid w:val="00947E07"/>
    <w:rsid w:val="009507E7"/>
    <w:rsid w:val="00955609"/>
    <w:rsid w:val="00956385"/>
    <w:rsid w:val="00956E85"/>
    <w:rsid w:val="00957CF5"/>
    <w:rsid w:val="009611AE"/>
    <w:rsid w:val="0096200D"/>
    <w:rsid w:val="0096248D"/>
    <w:rsid w:val="00966844"/>
    <w:rsid w:val="00967DC7"/>
    <w:rsid w:val="00973584"/>
    <w:rsid w:val="00974DAF"/>
    <w:rsid w:val="00975BB8"/>
    <w:rsid w:val="009768D5"/>
    <w:rsid w:val="009770D9"/>
    <w:rsid w:val="00977138"/>
    <w:rsid w:val="00980AED"/>
    <w:rsid w:val="00981F80"/>
    <w:rsid w:val="00984276"/>
    <w:rsid w:val="00985515"/>
    <w:rsid w:val="00986302"/>
    <w:rsid w:val="009868A4"/>
    <w:rsid w:val="00987DF0"/>
    <w:rsid w:val="00991A06"/>
    <w:rsid w:val="00991E12"/>
    <w:rsid w:val="0099280D"/>
    <w:rsid w:val="00995ED5"/>
    <w:rsid w:val="009A0B4D"/>
    <w:rsid w:val="009A0FFF"/>
    <w:rsid w:val="009A1D46"/>
    <w:rsid w:val="009A67C6"/>
    <w:rsid w:val="009A6B48"/>
    <w:rsid w:val="009B2EA2"/>
    <w:rsid w:val="009B334D"/>
    <w:rsid w:val="009B4633"/>
    <w:rsid w:val="009B75A0"/>
    <w:rsid w:val="009C150F"/>
    <w:rsid w:val="009C56C3"/>
    <w:rsid w:val="009C732A"/>
    <w:rsid w:val="009C7E56"/>
    <w:rsid w:val="009D0A84"/>
    <w:rsid w:val="009D0D77"/>
    <w:rsid w:val="009D1E1B"/>
    <w:rsid w:val="009D26A5"/>
    <w:rsid w:val="009D2AA1"/>
    <w:rsid w:val="009D3064"/>
    <w:rsid w:val="009D3DEA"/>
    <w:rsid w:val="009D4DFA"/>
    <w:rsid w:val="009D642C"/>
    <w:rsid w:val="009D722F"/>
    <w:rsid w:val="009E1181"/>
    <w:rsid w:val="009E2446"/>
    <w:rsid w:val="009E46E7"/>
    <w:rsid w:val="009E6A8A"/>
    <w:rsid w:val="009E7F76"/>
    <w:rsid w:val="009F0333"/>
    <w:rsid w:val="009F0CF8"/>
    <w:rsid w:val="00A0057C"/>
    <w:rsid w:val="00A03373"/>
    <w:rsid w:val="00A04833"/>
    <w:rsid w:val="00A0688B"/>
    <w:rsid w:val="00A12A90"/>
    <w:rsid w:val="00A133E3"/>
    <w:rsid w:val="00A23445"/>
    <w:rsid w:val="00A238CC"/>
    <w:rsid w:val="00A23C75"/>
    <w:rsid w:val="00A263BF"/>
    <w:rsid w:val="00A27F87"/>
    <w:rsid w:val="00A30AB2"/>
    <w:rsid w:val="00A31B83"/>
    <w:rsid w:val="00A33A50"/>
    <w:rsid w:val="00A354E9"/>
    <w:rsid w:val="00A401CD"/>
    <w:rsid w:val="00A4283D"/>
    <w:rsid w:val="00A43886"/>
    <w:rsid w:val="00A47F3B"/>
    <w:rsid w:val="00A505ED"/>
    <w:rsid w:val="00A52717"/>
    <w:rsid w:val="00A53A2C"/>
    <w:rsid w:val="00A56184"/>
    <w:rsid w:val="00A5644C"/>
    <w:rsid w:val="00A62AC4"/>
    <w:rsid w:val="00A650DF"/>
    <w:rsid w:val="00A6529E"/>
    <w:rsid w:val="00A66410"/>
    <w:rsid w:val="00A66ACF"/>
    <w:rsid w:val="00A67E22"/>
    <w:rsid w:val="00A7018A"/>
    <w:rsid w:val="00A70C2E"/>
    <w:rsid w:val="00A73982"/>
    <w:rsid w:val="00A74529"/>
    <w:rsid w:val="00A76963"/>
    <w:rsid w:val="00A77C92"/>
    <w:rsid w:val="00A8111E"/>
    <w:rsid w:val="00A83181"/>
    <w:rsid w:val="00A83AAD"/>
    <w:rsid w:val="00A854F9"/>
    <w:rsid w:val="00A85C93"/>
    <w:rsid w:val="00A864EA"/>
    <w:rsid w:val="00A86E3A"/>
    <w:rsid w:val="00A966B4"/>
    <w:rsid w:val="00AA0CE2"/>
    <w:rsid w:val="00AA22F1"/>
    <w:rsid w:val="00AA5A41"/>
    <w:rsid w:val="00AA68A7"/>
    <w:rsid w:val="00AA6B27"/>
    <w:rsid w:val="00AA7C74"/>
    <w:rsid w:val="00AB0C8E"/>
    <w:rsid w:val="00AB3367"/>
    <w:rsid w:val="00AB3617"/>
    <w:rsid w:val="00AB37EC"/>
    <w:rsid w:val="00AB692D"/>
    <w:rsid w:val="00AB7E59"/>
    <w:rsid w:val="00AC00F9"/>
    <w:rsid w:val="00AC0D75"/>
    <w:rsid w:val="00AC6580"/>
    <w:rsid w:val="00AC6668"/>
    <w:rsid w:val="00AD1A82"/>
    <w:rsid w:val="00AD2C69"/>
    <w:rsid w:val="00AD4497"/>
    <w:rsid w:val="00AD480D"/>
    <w:rsid w:val="00AD4C81"/>
    <w:rsid w:val="00AD5538"/>
    <w:rsid w:val="00AD7156"/>
    <w:rsid w:val="00AD7ADA"/>
    <w:rsid w:val="00AD7FEE"/>
    <w:rsid w:val="00AE017F"/>
    <w:rsid w:val="00AE0416"/>
    <w:rsid w:val="00AE1100"/>
    <w:rsid w:val="00AE1F9E"/>
    <w:rsid w:val="00AE3D72"/>
    <w:rsid w:val="00AF11F1"/>
    <w:rsid w:val="00AF2FAD"/>
    <w:rsid w:val="00AF502C"/>
    <w:rsid w:val="00B0008A"/>
    <w:rsid w:val="00B02431"/>
    <w:rsid w:val="00B0579D"/>
    <w:rsid w:val="00B07304"/>
    <w:rsid w:val="00B11976"/>
    <w:rsid w:val="00B14B91"/>
    <w:rsid w:val="00B16775"/>
    <w:rsid w:val="00B17529"/>
    <w:rsid w:val="00B2224A"/>
    <w:rsid w:val="00B2232B"/>
    <w:rsid w:val="00B259A0"/>
    <w:rsid w:val="00B25FA8"/>
    <w:rsid w:val="00B30CD0"/>
    <w:rsid w:val="00B346F2"/>
    <w:rsid w:val="00B36393"/>
    <w:rsid w:val="00B401C6"/>
    <w:rsid w:val="00B41E70"/>
    <w:rsid w:val="00B42206"/>
    <w:rsid w:val="00B46B7E"/>
    <w:rsid w:val="00B47F07"/>
    <w:rsid w:val="00B501D4"/>
    <w:rsid w:val="00B53D30"/>
    <w:rsid w:val="00B542EA"/>
    <w:rsid w:val="00B56F65"/>
    <w:rsid w:val="00B62740"/>
    <w:rsid w:val="00B628F1"/>
    <w:rsid w:val="00B65421"/>
    <w:rsid w:val="00B65FF2"/>
    <w:rsid w:val="00B67531"/>
    <w:rsid w:val="00B70EAA"/>
    <w:rsid w:val="00B7627B"/>
    <w:rsid w:val="00B770D5"/>
    <w:rsid w:val="00B807AE"/>
    <w:rsid w:val="00B82FBA"/>
    <w:rsid w:val="00B8463C"/>
    <w:rsid w:val="00B84B6E"/>
    <w:rsid w:val="00B85AD0"/>
    <w:rsid w:val="00B86808"/>
    <w:rsid w:val="00B914D5"/>
    <w:rsid w:val="00B9159C"/>
    <w:rsid w:val="00B91621"/>
    <w:rsid w:val="00B930FD"/>
    <w:rsid w:val="00B935BA"/>
    <w:rsid w:val="00B93BD8"/>
    <w:rsid w:val="00B95298"/>
    <w:rsid w:val="00B96C12"/>
    <w:rsid w:val="00B96C7B"/>
    <w:rsid w:val="00BB271D"/>
    <w:rsid w:val="00BB2922"/>
    <w:rsid w:val="00BB34F8"/>
    <w:rsid w:val="00BC27F6"/>
    <w:rsid w:val="00BC302B"/>
    <w:rsid w:val="00BC3F27"/>
    <w:rsid w:val="00BC3F4C"/>
    <w:rsid w:val="00BC641C"/>
    <w:rsid w:val="00BD0B58"/>
    <w:rsid w:val="00BD16ED"/>
    <w:rsid w:val="00BD622B"/>
    <w:rsid w:val="00BD6B6C"/>
    <w:rsid w:val="00BD7937"/>
    <w:rsid w:val="00BE3F49"/>
    <w:rsid w:val="00BE6CFA"/>
    <w:rsid w:val="00BE7C5A"/>
    <w:rsid w:val="00BF0395"/>
    <w:rsid w:val="00BF0C28"/>
    <w:rsid w:val="00BF0F3C"/>
    <w:rsid w:val="00BF1D95"/>
    <w:rsid w:val="00BF54F2"/>
    <w:rsid w:val="00BF600E"/>
    <w:rsid w:val="00C000D3"/>
    <w:rsid w:val="00C017F5"/>
    <w:rsid w:val="00C02118"/>
    <w:rsid w:val="00C025F1"/>
    <w:rsid w:val="00C02FD0"/>
    <w:rsid w:val="00C03C37"/>
    <w:rsid w:val="00C05F05"/>
    <w:rsid w:val="00C069A5"/>
    <w:rsid w:val="00C11A7B"/>
    <w:rsid w:val="00C1656C"/>
    <w:rsid w:val="00C17770"/>
    <w:rsid w:val="00C21FB3"/>
    <w:rsid w:val="00C229D2"/>
    <w:rsid w:val="00C23A6E"/>
    <w:rsid w:val="00C257C1"/>
    <w:rsid w:val="00C257D9"/>
    <w:rsid w:val="00C30766"/>
    <w:rsid w:val="00C34677"/>
    <w:rsid w:val="00C3641F"/>
    <w:rsid w:val="00C376C5"/>
    <w:rsid w:val="00C37911"/>
    <w:rsid w:val="00C42600"/>
    <w:rsid w:val="00C444EB"/>
    <w:rsid w:val="00C462CA"/>
    <w:rsid w:val="00C51A0C"/>
    <w:rsid w:val="00C52ED4"/>
    <w:rsid w:val="00C52FAB"/>
    <w:rsid w:val="00C53877"/>
    <w:rsid w:val="00C57E71"/>
    <w:rsid w:val="00C609F7"/>
    <w:rsid w:val="00C615EB"/>
    <w:rsid w:val="00C66458"/>
    <w:rsid w:val="00C669B2"/>
    <w:rsid w:val="00C702CB"/>
    <w:rsid w:val="00C7308F"/>
    <w:rsid w:val="00C73FC9"/>
    <w:rsid w:val="00C75B89"/>
    <w:rsid w:val="00C76676"/>
    <w:rsid w:val="00C76742"/>
    <w:rsid w:val="00C819BE"/>
    <w:rsid w:val="00C84DDE"/>
    <w:rsid w:val="00C84DE1"/>
    <w:rsid w:val="00C860B6"/>
    <w:rsid w:val="00C94CBF"/>
    <w:rsid w:val="00C94D0C"/>
    <w:rsid w:val="00C95BD6"/>
    <w:rsid w:val="00C95FE3"/>
    <w:rsid w:val="00C9758C"/>
    <w:rsid w:val="00CA0906"/>
    <w:rsid w:val="00CA2F43"/>
    <w:rsid w:val="00CB1C00"/>
    <w:rsid w:val="00CB3436"/>
    <w:rsid w:val="00CB429D"/>
    <w:rsid w:val="00CB4F34"/>
    <w:rsid w:val="00CB5FD1"/>
    <w:rsid w:val="00CB6DCB"/>
    <w:rsid w:val="00CC1856"/>
    <w:rsid w:val="00CC3E3F"/>
    <w:rsid w:val="00CC76A8"/>
    <w:rsid w:val="00CC7DDC"/>
    <w:rsid w:val="00CD116B"/>
    <w:rsid w:val="00CD2833"/>
    <w:rsid w:val="00CD31C9"/>
    <w:rsid w:val="00CE0FCD"/>
    <w:rsid w:val="00CE5FF7"/>
    <w:rsid w:val="00CE6975"/>
    <w:rsid w:val="00CF01AB"/>
    <w:rsid w:val="00CF308F"/>
    <w:rsid w:val="00CF453B"/>
    <w:rsid w:val="00CF6B3F"/>
    <w:rsid w:val="00CF72BD"/>
    <w:rsid w:val="00D002E1"/>
    <w:rsid w:val="00D04D87"/>
    <w:rsid w:val="00D07967"/>
    <w:rsid w:val="00D10E54"/>
    <w:rsid w:val="00D11C19"/>
    <w:rsid w:val="00D12939"/>
    <w:rsid w:val="00D14A4E"/>
    <w:rsid w:val="00D224B0"/>
    <w:rsid w:val="00D2334D"/>
    <w:rsid w:val="00D25115"/>
    <w:rsid w:val="00D26E3E"/>
    <w:rsid w:val="00D3467E"/>
    <w:rsid w:val="00D37FC4"/>
    <w:rsid w:val="00D41203"/>
    <w:rsid w:val="00D5083E"/>
    <w:rsid w:val="00D51435"/>
    <w:rsid w:val="00D55470"/>
    <w:rsid w:val="00D61C65"/>
    <w:rsid w:val="00D63C4B"/>
    <w:rsid w:val="00D642C0"/>
    <w:rsid w:val="00D728B9"/>
    <w:rsid w:val="00D75DAE"/>
    <w:rsid w:val="00D76D88"/>
    <w:rsid w:val="00D815D8"/>
    <w:rsid w:val="00D81E37"/>
    <w:rsid w:val="00D851C5"/>
    <w:rsid w:val="00D90C7F"/>
    <w:rsid w:val="00D9117F"/>
    <w:rsid w:val="00D915A5"/>
    <w:rsid w:val="00D918F0"/>
    <w:rsid w:val="00D92443"/>
    <w:rsid w:val="00D959DD"/>
    <w:rsid w:val="00D96B93"/>
    <w:rsid w:val="00D96C67"/>
    <w:rsid w:val="00D97CF3"/>
    <w:rsid w:val="00D97D75"/>
    <w:rsid w:val="00DA0869"/>
    <w:rsid w:val="00DA1660"/>
    <w:rsid w:val="00DA6F17"/>
    <w:rsid w:val="00DB220F"/>
    <w:rsid w:val="00DB572A"/>
    <w:rsid w:val="00DB77E8"/>
    <w:rsid w:val="00DB7896"/>
    <w:rsid w:val="00DB7A88"/>
    <w:rsid w:val="00DC0341"/>
    <w:rsid w:val="00DC07C7"/>
    <w:rsid w:val="00DC1403"/>
    <w:rsid w:val="00DC408E"/>
    <w:rsid w:val="00DC41D6"/>
    <w:rsid w:val="00DC7A96"/>
    <w:rsid w:val="00DD17FE"/>
    <w:rsid w:val="00DD329A"/>
    <w:rsid w:val="00DD5514"/>
    <w:rsid w:val="00DD5901"/>
    <w:rsid w:val="00DD6E81"/>
    <w:rsid w:val="00DE15C5"/>
    <w:rsid w:val="00DF089E"/>
    <w:rsid w:val="00DF5ABD"/>
    <w:rsid w:val="00DF71D2"/>
    <w:rsid w:val="00E0284A"/>
    <w:rsid w:val="00E0584D"/>
    <w:rsid w:val="00E07ED5"/>
    <w:rsid w:val="00E10B3C"/>
    <w:rsid w:val="00E11040"/>
    <w:rsid w:val="00E12533"/>
    <w:rsid w:val="00E12980"/>
    <w:rsid w:val="00E15F85"/>
    <w:rsid w:val="00E1755B"/>
    <w:rsid w:val="00E21555"/>
    <w:rsid w:val="00E229E2"/>
    <w:rsid w:val="00E22CF3"/>
    <w:rsid w:val="00E24E4A"/>
    <w:rsid w:val="00E253BE"/>
    <w:rsid w:val="00E3081F"/>
    <w:rsid w:val="00E33292"/>
    <w:rsid w:val="00E35D6B"/>
    <w:rsid w:val="00E50F7E"/>
    <w:rsid w:val="00E51876"/>
    <w:rsid w:val="00E551FF"/>
    <w:rsid w:val="00E60539"/>
    <w:rsid w:val="00E60901"/>
    <w:rsid w:val="00E61BFF"/>
    <w:rsid w:val="00E620C7"/>
    <w:rsid w:val="00E66805"/>
    <w:rsid w:val="00E67112"/>
    <w:rsid w:val="00E72797"/>
    <w:rsid w:val="00E72D3C"/>
    <w:rsid w:val="00E72D6B"/>
    <w:rsid w:val="00E740F2"/>
    <w:rsid w:val="00E746F7"/>
    <w:rsid w:val="00E7554C"/>
    <w:rsid w:val="00E775B0"/>
    <w:rsid w:val="00E933BB"/>
    <w:rsid w:val="00E97352"/>
    <w:rsid w:val="00E97895"/>
    <w:rsid w:val="00EA09BD"/>
    <w:rsid w:val="00EA28CE"/>
    <w:rsid w:val="00EA3CF1"/>
    <w:rsid w:val="00EA4478"/>
    <w:rsid w:val="00EA7770"/>
    <w:rsid w:val="00EB4E59"/>
    <w:rsid w:val="00EB6849"/>
    <w:rsid w:val="00EB6A4D"/>
    <w:rsid w:val="00EB71BC"/>
    <w:rsid w:val="00EB7478"/>
    <w:rsid w:val="00EC1930"/>
    <w:rsid w:val="00EC30AD"/>
    <w:rsid w:val="00EC4302"/>
    <w:rsid w:val="00ED101D"/>
    <w:rsid w:val="00ED2334"/>
    <w:rsid w:val="00ED2841"/>
    <w:rsid w:val="00ED3725"/>
    <w:rsid w:val="00ED39CD"/>
    <w:rsid w:val="00ED418F"/>
    <w:rsid w:val="00ED499E"/>
    <w:rsid w:val="00EE7B9A"/>
    <w:rsid w:val="00EF001E"/>
    <w:rsid w:val="00EF26B2"/>
    <w:rsid w:val="00EF34D0"/>
    <w:rsid w:val="00EF3691"/>
    <w:rsid w:val="00EF7E77"/>
    <w:rsid w:val="00F03D18"/>
    <w:rsid w:val="00F1030E"/>
    <w:rsid w:val="00F15885"/>
    <w:rsid w:val="00F2074A"/>
    <w:rsid w:val="00F21117"/>
    <w:rsid w:val="00F222B0"/>
    <w:rsid w:val="00F25A54"/>
    <w:rsid w:val="00F26439"/>
    <w:rsid w:val="00F32076"/>
    <w:rsid w:val="00F33EE3"/>
    <w:rsid w:val="00F37A96"/>
    <w:rsid w:val="00F37FA9"/>
    <w:rsid w:val="00F40E37"/>
    <w:rsid w:val="00F41C99"/>
    <w:rsid w:val="00F444D3"/>
    <w:rsid w:val="00F451CF"/>
    <w:rsid w:val="00F464BB"/>
    <w:rsid w:val="00F55291"/>
    <w:rsid w:val="00F646EE"/>
    <w:rsid w:val="00F67ED6"/>
    <w:rsid w:val="00F73499"/>
    <w:rsid w:val="00F74421"/>
    <w:rsid w:val="00F8095C"/>
    <w:rsid w:val="00F80BD9"/>
    <w:rsid w:val="00F815EF"/>
    <w:rsid w:val="00F820FE"/>
    <w:rsid w:val="00F8372C"/>
    <w:rsid w:val="00F83F2B"/>
    <w:rsid w:val="00F842E2"/>
    <w:rsid w:val="00F85CB8"/>
    <w:rsid w:val="00F870E6"/>
    <w:rsid w:val="00F92DE5"/>
    <w:rsid w:val="00F95E24"/>
    <w:rsid w:val="00F97D4D"/>
    <w:rsid w:val="00F97E01"/>
    <w:rsid w:val="00FA2DA2"/>
    <w:rsid w:val="00FA2EF8"/>
    <w:rsid w:val="00FA512D"/>
    <w:rsid w:val="00FB017F"/>
    <w:rsid w:val="00FB0550"/>
    <w:rsid w:val="00FB24BB"/>
    <w:rsid w:val="00FB4D9D"/>
    <w:rsid w:val="00FB552C"/>
    <w:rsid w:val="00FB64C4"/>
    <w:rsid w:val="00FB6983"/>
    <w:rsid w:val="00FB69C0"/>
    <w:rsid w:val="00FB6F69"/>
    <w:rsid w:val="00FB7910"/>
    <w:rsid w:val="00FC101D"/>
    <w:rsid w:val="00FC1FDF"/>
    <w:rsid w:val="00FC3D33"/>
    <w:rsid w:val="00FC3DE6"/>
    <w:rsid w:val="00FC777C"/>
    <w:rsid w:val="00FD0F9A"/>
    <w:rsid w:val="00FD1950"/>
    <w:rsid w:val="00FD1FA5"/>
    <w:rsid w:val="00FD21CD"/>
    <w:rsid w:val="00FD38F5"/>
    <w:rsid w:val="00FD5A27"/>
    <w:rsid w:val="00FD7888"/>
    <w:rsid w:val="00FD7E10"/>
    <w:rsid w:val="00FE6341"/>
    <w:rsid w:val="00FF0811"/>
    <w:rsid w:val="00FF4774"/>
    <w:rsid w:val="00FF542C"/>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uiPriority w:val="35"/>
    <w:unhideWhenUsed/>
    <w:qFormat/>
    <w:rsid w:val="000C6C0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6056071">
      <w:bodyDiv w:val="1"/>
      <w:marLeft w:val="0"/>
      <w:marRight w:val="0"/>
      <w:marTop w:val="0"/>
      <w:marBottom w:val="0"/>
      <w:divBdr>
        <w:top w:val="none" w:sz="0" w:space="0" w:color="auto"/>
        <w:left w:val="none" w:sz="0" w:space="0" w:color="auto"/>
        <w:bottom w:val="none" w:sz="0" w:space="0" w:color="auto"/>
        <w:right w:val="none" w:sz="0" w:space="0" w:color="auto"/>
      </w:divBdr>
    </w:div>
    <w:div w:id="716467326">
      <w:bodyDiv w:val="1"/>
      <w:marLeft w:val="0"/>
      <w:marRight w:val="0"/>
      <w:marTop w:val="0"/>
      <w:marBottom w:val="0"/>
      <w:divBdr>
        <w:top w:val="none" w:sz="0" w:space="0" w:color="auto"/>
        <w:left w:val="none" w:sz="0" w:space="0" w:color="auto"/>
        <w:bottom w:val="none" w:sz="0" w:space="0" w:color="auto"/>
        <w:right w:val="none" w:sz="0" w:space="0" w:color="auto"/>
      </w:divBdr>
      <w:divsChild>
        <w:div w:id="735205623">
          <w:marLeft w:val="0"/>
          <w:marRight w:val="0"/>
          <w:marTop w:val="0"/>
          <w:marBottom w:val="0"/>
          <w:divBdr>
            <w:top w:val="none" w:sz="0" w:space="0" w:color="auto"/>
            <w:left w:val="none" w:sz="0" w:space="0" w:color="auto"/>
            <w:bottom w:val="none" w:sz="0" w:space="0" w:color="auto"/>
            <w:right w:val="none" w:sz="0" w:space="0" w:color="auto"/>
          </w:divBdr>
          <w:divsChild>
            <w:div w:id="78881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75</TotalTime>
  <Pages>36</Pages>
  <Words>24430</Words>
  <Characters>139257</Characters>
  <Application>Microsoft Office Word</Application>
  <DocSecurity>0</DocSecurity>
  <Lines>1160</Lines>
  <Paragraphs>3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3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862</cp:revision>
  <dcterms:created xsi:type="dcterms:W3CDTF">2023-03-09T09:47:00Z</dcterms:created>
  <dcterms:modified xsi:type="dcterms:W3CDTF">2023-05-09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